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448A1" w14:textId="2F81E3A5" w:rsidR="00014631" w:rsidRDefault="00014631">
      <w:pPr>
        <w:rPr>
          <w:rFonts w:cs="Museo 700"/>
          <w:b/>
          <w:bCs/>
          <w:color w:val="000000"/>
          <w:sz w:val="32"/>
          <w:szCs w:val="32"/>
        </w:rPr>
      </w:pPr>
      <w:r>
        <w:rPr>
          <w:rFonts w:cs="Museo 700"/>
          <w:b/>
          <w:bCs/>
          <w:color w:val="000000"/>
          <w:sz w:val="32"/>
          <w:szCs w:val="32"/>
        </w:rPr>
        <w:t>174. Utilisation of technology in construction material logistics processes for efficiency</w:t>
      </w:r>
    </w:p>
    <w:p w14:paraId="0B7BF47D" w14:textId="77777777" w:rsidR="00014631" w:rsidRDefault="00014631" w:rsidP="00014631">
      <w:pPr>
        <w:pStyle w:val="Pa5"/>
        <w:spacing w:before="160"/>
        <w:rPr>
          <w:rFonts w:cs="HelveticaNeueLT Pro 75 Bd"/>
          <w:color w:val="000000"/>
          <w:sz w:val="18"/>
          <w:szCs w:val="18"/>
        </w:rPr>
      </w:pPr>
      <w:r>
        <w:rPr>
          <w:rFonts w:cs="HelveticaNeueLT Pro 75 Bd"/>
          <w:b/>
          <w:bCs/>
          <w:color w:val="000000"/>
          <w:sz w:val="18"/>
          <w:szCs w:val="18"/>
        </w:rPr>
        <w:t xml:space="preserve">Alumbugu, Polycarp Olaku </w:t>
      </w:r>
    </w:p>
    <w:p w14:paraId="2D5F2445" w14:textId="77777777" w:rsidR="00014631" w:rsidRDefault="00014631" w:rsidP="00014631">
      <w:pPr>
        <w:pStyle w:val="Pa6"/>
        <w:rPr>
          <w:rFonts w:ascii="HelveticaNeueLT Pro 45 Lt" w:hAnsi="HelveticaNeueLT Pro 45 Lt" w:cs="HelveticaNeueLT Pro 45 Lt"/>
          <w:color w:val="000000"/>
          <w:sz w:val="16"/>
          <w:szCs w:val="16"/>
        </w:rPr>
      </w:pPr>
      <w:r>
        <w:rPr>
          <w:rFonts w:ascii="HelveticaNeueLT Pro 45 Lt" w:hAnsi="HelveticaNeueLT Pro 45 Lt" w:cs="HelveticaNeueLT Pro 45 Lt"/>
          <w:color w:val="000000"/>
          <w:sz w:val="16"/>
          <w:szCs w:val="16"/>
        </w:rPr>
        <w:t xml:space="preserve">Department of Quantity Surveying, Federal University of Technology, Minna, Nigeria Department of Construction Management, School of the Built Environment, Faculty of Engineering, the Built Environment and Information Technology, Nelson Mandela University, Port Elizabeth, South Africa </w:t>
      </w:r>
    </w:p>
    <w:p w14:paraId="35FF4222" w14:textId="77777777" w:rsidR="00014631" w:rsidRDefault="00014631" w:rsidP="00014631">
      <w:pPr>
        <w:pStyle w:val="Pa5"/>
        <w:spacing w:before="160"/>
        <w:rPr>
          <w:rFonts w:cs="HelveticaNeueLT Pro 75 Bd"/>
          <w:color w:val="000000"/>
          <w:sz w:val="18"/>
          <w:szCs w:val="18"/>
        </w:rPr>
      </w:pPr>
      <w:r>
        <w:rPr>
          <w:rFonts w:cs="HelveticaNeueLT Pro 75 Bd"/>
          <w:b/>
          <w:bCs/>
          <w:color w:val="000000"/>
          <w:sz w:val="18"/>
          <w:szCs w:val="18"/>
        </w:rPr>
        <w:t xml:space="preserve">Winston W M Shakantu </w:t>
      </w:r>
    </w:p>
    <w:p w14:paraId="1C98EEBE" w14:textId="77777777" w:rsidR="00014631" w:rsidRDefault="00014631" w:rsidP="00014631">
      <w:pPr>
        <w:pStyle w:val="Pa6"/>
        <w:rPr>
          <w:rFonts w:ascii="HelveticaNeueLT Pro 45 Lt" w:hAnsi="HelveticaNeueLT Pro 45 Lt" w:cs="HelveticaNeueLT Pro 45 Lt"/>
          <w:color w:val="000000"/>
          <w:sz w:val="16"/>
          <w:szCs w:val="16"/>
        </w:rPr>
      </w:pPr>
      <w:r>
        <w:rPr>
          <w:rFonts w:ascii="HelveticaNeueLT Pro 45 Lt" w:hAnsi="HelveticaNeueLT Pro 45 Lt" w:cs="HelveticaNeueLT Pro 45 Lt"/>
          <w:color w:val="000000"/>
          <w:sz w:val="16"/>
          <w:szCs w:val="16"/>
        </w:rPr>
        <w:t xml:space="preserve">Department of Construction Management, School of the Built Environment, Faculty of Engineering, the Built Environment and Information Technology, Nelson Mandela University, Port Elizabeth, South Africa </w:t>
      </w:r>
    </w:p>
    <w:p w14:paraId="320BA114" w14:textId="77777777" w:rsidR="00014631" w:rsidRDefault="00014631" w:rsidP="00014631">
      <w:pPr>
        <w:pStyle w:val="Pa5"/>
        <w:spacing w:before="160"/>
        <w:rPr>
          <w:rFonts w:cs="HelveticaNeueLT Pro 75 Bd"/>
          <w:color w:val="000000"/>
          <w:sz w:val="18"/>
          <w:szCs w:val="18"/>
        </w:rPr>
      </w:pPr>
      <w:r>
        <w:rPr>
          <w:rFonts w:cs="HelveticaNeueLT Pro 75 Bd"/>
          <w:b/>
          <w:bCs/>
          <w:color w:val="000000"/>
          <w:sz w:val="18"/>
          <w:szCs w:val="18"/>
        </w:rPr>
        <w:t xml:space="preserve">Tsado Abel John </w:t>
      </w:r>
    </w:p>
    <w:p w14:paraId="032F3CA2" w14:textId="77777777" w:rsidR="00014631" w:rsidRDefault="00014631" w:rsidP="00014631">
      <w:pPr>
        <w:pStyle w:val="Pa6"/>
        <w:rPr>
          <w:rFonts w:ascii="HelveticaNeueLT Pro 45 Lt" w:hAnsi="HelveticaNeueLT Pro 45 Lt" w:cs="HelveticaNeueLT Pro 45 Lt"/>
          <w:color w:val="000000"/>
          <w:sz w:val="16"/>
          <w:szCs w:val="16"/>
        </w:rPr>
      </w:pPr>
      <w:r>
        <w:rPr>
          <w:rFonts w:ascii="HelveticaNeueLT Pro 45 Lt" w:hAnsi="HelveticaNeueLT Pro 45 Lt" w:cs="HelveticaNeueLT Pro 45 Lt"/>
          <w:color w:val="000000"/>
          <w:sz w:val="16"/>
          <w:szCs w:val="16"/>
        </w:rPr>
        <w:t xml:space="preserve">Department of Quantity Surveying, Federal University of Technology, Minna, Nigeria </w:t>
      </w:r>
    </w:p>
    <w:p w14:paraId="4635C774" w14:textId="77777777" w:rsidR="00014631" w:rsidRDefault="00014631" w:rsidP="00014631">
      <w:pPr>
        <w:pStyle w:val="Pa5"/>
        <w:spacing w:before="160"/>
        <w:rPr>
          <w:rFonts w:cs="HelveticaNeueLT Pro 75 Bd"/>
          <w:color w:val="000000"/>
          <w:sz w:val="18"/>
          <w:szCs w:val="18"/>
        </w:rPr>
      </w:pPr>
      <w:r>
        <w:rPr>
          <w:rFonts w:cs="HelveticaNeueLT Pro 75 Bd"/>
          <w:b/>
          <w:bCs/>
          <w:color w:val="000000"/>
          <w:sz w:val="18"/>
          <w:szCs w:val="18"/>
        </w:rPr>
        <w:t xml:space="preserve">Adeniran Wasiu Ola-awo </w:t>
      </w:r>
    </w:p>
    <w:p w14:paraId="18317441" w14:textId="77777777" w:rsidR="00014631" w:rsidRDefault="00014631" w:rsidP="00014631">
      <w:pPr>
        <w:pStyle w:val="Pa6"/>
        <w:rPr>
          <w:rFonts w:ascii="HelveticaNeueLT Pro 45 Lt" w:hAnsi="HelveticaNeueLT Pro 45 Lt" w:cs="HelveticaNeueLT Pro 45 Lt"/>
          <w:color w:val="000000"/>
          <w:sz w:val="16"/>
          <w:szCs w:val="16"/>
        </w:rPr>
      </w:pPr>
      <w:r>
        <w:rPr>
          <w:rFonts w:ascii="HelveticaNeueLT Pro 45 Lt" w:hAnsi="HelveticaNeueLT Pro 45 Lt" w:cs="HelveticaNeueLT Pro 45 Lt"/>
          <w:color w:val="000000"/>
          <w:sz w:val="16"/>
          <w:szCs w:val="16"/>
        </w:rPr>
        <w:t xml:space="preserve">Department of Quantity Surveying, Federal University of Technology, Minna, Nigeria </w:t>
      </w:r>
    </w:p>
    <w:p w14:paraId="053D2A52" w14:textId="088B55D0" w:rsidR="00014631" w:rsidRPr="004F49F5" w:rsidRDefault="00014631" w:rsidP="00014631">
      <w:pPr>
        <w:rPr>
          <w:rFonts w:ascii="HelveticaNeueLT Pro 45 Lt" w:hAnsi="HelveticaNeueLT Pro 45 Lt" w:cs="HelveticaNeueLT Pro 45 Lt"/>
          <w:b/>
          <w:bCs/>
          <w:color w:val="000000"/>
          <w:sz w:val="18"/>
          <w:szCs w:val="18"/>
        </w:rPr>
      </w:pPr>
    </w:p>
    <w:p w14:paraId="6467D29E" w14:textId="7931DB7A" w:rsidR="004F49F5" w:rsidRPr="004F49F5" w:rsidRDefault="004F49F5" w:rsidP="00014631">
      <w:pPr>
        <w:rPr>
          <w:rFonts w:ascii="HelveticaNeueLT Pro 45 Lt" w:hAnsi="HelveticaNeueLT Pro 45 Lt" w:cs="HelveticaNeueLT Pro 45 Lt"/>
          <w:b/>
          <w:bCs/>
          <w:color w:val="000000"/>
          <w:sz w:val="18"/>
          <w:szCs w:val="18"/>
        </w:rPr>
      </w:pPr>
      <w:r w:rsidRPr="004F49F5">
        <w:rPr>
          <w:rFonts w:ascii="HelveticaNeueLT Pro 45 Lt" w:hAnsi="HelveticaNeueLT Pro 45 Lt" w:cs="HelveticaNeueLT Pro 45 Lt"/>
          <w:b/>
          <w:bCs/>
          <w:color w:val="000000"/>
          <w:sz w:val="18"/>
          <w:szCs w:val="18"/>
        </w:rPr>
        <w:t>Abstract</w:t>
      </w:r>
    </w:p>
    <w:p w14:paraId="2506F9C6" w14:textId="117C6FAF" w:rsidR="00014631" w:rsidRDefault="00014631" w:rsidP="00014631">
      <w:pPr>
        <w:jc w:val="both"/>
        <w:rPr>
          <w:rFonts w:cs="Museo 700"/>
          <w:b/>
          <w:bCs/>
          <w:color w:val="000000"/>
          <w:sz w:val="32"/>
          <w:szCs w:val="32"/>
        </w:rPr>
      </w:pPr>
      <w:r>
        <w:rPr>
          <w:rFonts w:ascii="HelveticaNeueLT Pro 45 Lt" w:hAnsi="HelveticaNeueLT Pro 45 Lt" w:cs="HelveticaNeueLT Pro 45 Lt"/>
          <w:color w:val="000000"/>
          <w:sz w:val="18"/>
          <w:szCs w:val="18"/>
        </w:rPr>
        <w:t xml:space="preserve">The adoption of technology for logistics operations is critical for improving the total effectiveness and efficiency of a logistics system. However, the current technology used for construction materials logistics processes in the Nigerian construction industry are relatively unknown and inadequately investigated. The aim of this study was to determine the level of technology used in logistics processes by construction material manufacturers in North-Central Nigeria, with a view to improve operational efficiency thereby reducing cost. This article adopted a case study research design method in which quantitative data were collected and analysed. The target population was the North-Central geo-political zone of Nigeria. A total of 32 construction material manufacturers were purposively selected from the zone. The observation and measurement approaches were adopted for data collection for logistics processes. A total of 72 customers’ orders were observed and recorded to be representative of deliveries from the sampled (n = 32) manufacturers’ warehouses to other terminals. The descriptive method of data analysis was employed using </w:t>
      </w:r>
      <w:r w:rsidR="00586E93">
        <w:rPr>
          <w:rFonts w:ascii="HelveticaNeueLT Pro 45 Lt" w:hAnsi="HelveticaNeueLT Pro 45 Lt" w:cs="HelveticaNeueLT Pro 45 Lt"/>
          <w:color w:val="000000"/>
          <w:sz w:val="18"/>
          <w:szCs w:val="18"/>
        </w:rPr>
        <w:t>percentages</w:t>
      </w:r>
      <w:r>
        <w:rPr>
          <w:rFonts w:ascii="HelveticaNeueLT Pro 45 Lt" w:hAnsi="HelveticaNeueLT Pro 45 Lt" w:cs="HelveticaNeueLT Pro 45 Lt"/>
          <w:color w:val="000000"/>
          <w:sz w:val="18"/>
          <w:szCs w:val="18"/>
        </w:rPr>
        <w:t xml:space="preserve"> and results presented in a form of bar charts. The study established low level of utilisation of technology such as, AutoID, order picking, communication, information technology, e-business, and technology in vehicles in logistics processes by the manufactures. This leads to inefficiencies in terms of speed, accuracy and reliability. It concludes by providing the construction material manufacturers with areas that requires technology to optimise material logistics operations. A recommendation is made for further study to explore why technology is not adopted by these companies, despite its advantage. </w:t>
      </w:r>
      <w:r>
        <w:rPr>
          <w:rFonts w:cs="HelveticaNeueLT Pro 75 Bd"/>
          <w:b/>
          <w:bCs/>
          <w:color w:val="000000"/>
          <w:sz w:val="18"/>
          <w:szCs w:val="18"/>
        </w:rPr>
        <w:t xml:space="preserve">Keywords: </w:t>
      </w:r>
      <w:r>
        <w:rPr>
          <w:rFonts w:ascii="HelveticaNeueLT Pro 45 Lt" w:hAnsi="HelveticaNeueLT Pro 45 Lt" w:cs="HelveticaNeueLT Pro 45 Lt"/>
          <w:color w:val="000000"/>
          <w:sz w:val="18"/>
          <w:szCs w:val="18"/>
        </w:rPr>
        <w:t>Construction material, Technology, Logistics processes, Efficiency and Projects</w:t>
      </w:r>
    </w:p>
    <w:p w14:paraId="3F0A3861" w14:textId="77777777" w:rsidR="004F49F5" w:rsidRDefault="004F49F5" w:rsidP="00014631">
      <w:pPr>
        <w:spacing w:line="276" w:lineRule="auto"/>
        <w:rPr>
          <w:rFonts w:ascii="Arial" w:hAnsi="Arial" w:cs="Arial"/>
          <w:b/>
          <w:sz w:val="24"/>
          <w:szCs w:val="24"/>
          <w:lang w:val="en-US"/>
        </w:rPr>
      </w:pPr>
    </w:p>
    <w:p w14:paraId="63690123" w14:textId="77777777" w:rsidR="004F49F5" w:rsidRPr="004F49F5" w:rsidRDefault="004F49F5" w:rsidP="004F49F5">
      <w:pPr>
        <w:spacing w:line="240" w:lineRule="auto"/>
        <w:rPr>
          <w:rFonts w:ascii="Arial" w:hAnsi="Arial" w:cs="Arial"/>
          <w:b/>
          <w:sz w:val="24"/>
          <w:szCs w:val="24"/>
          <w:lang w:val="en-US"/>
        </w:rPr>
      </w:pPr>
      <w:r w:rsidRPr="004F49F5">
        <w:rPr>
          <w:rFonts w:ascii="Arial" w:hAnsi="Arial" w:cs="Arial"/>
          <w:b/>
          <w:sz w:val="24"/>
          <w:szCs w:val="24"/>
          <w:lang w:val="en-US"/>
        </w:rPr>
        <w:t>1.0 Introduction</w:t>
      </w:r>
    </w:p>
    <w:p w14:paraId="4E5D8B6F" w14:textId="77777777" w:rsidR="004F49F5" w:rsidRPr="004F49F5" w:rsidRDefault="004F49F5" w:rsidP="004F49F5">
      <w:pPr>
        <w:spacing w:after="0" w:line="240" w:lineRule="auto"/>
        <w:jc w:val="both"/>
        <w:rPr>
          <w:rFonts w:ascii="Arial" w:eastAsia="Times New Roman" w:hAnsi="Arial" w:cs="Arial"/>
          <w:sz w:val="24"/>
          <w:szCs w:val="24"/>
          <w:lang w:val="en-US"/>
        </w:rPr>
      </w:pPr>
      <w:r w:rsidRPr="004F49F5">
        <w:rPr>
          <w:rFonts w:ascii="Arial" w:hAnsi="Arial" w:cs="Arial"/>
          <w:sz w:val="24"/>
          <w:szCs w:val="24"/>
          <w:lang w:val="en-US"/>
        </w:rPr>
        <w:t xml:space="preserve">Construction material is a basic </w:t>
      </w:r>
      <w:r w:rsidRPr="004F49F5">
        <w:rPr>
          <w:rFonts w:ascii="Arial" w:hAnsi="Arial" w:cs="Arial"/>
          <w:color w:val="000000" w:themeColor="text1"/>
          <w:kern w:val="24"/>
          <w:sz w:val="24"/>
          <w:szCs w:val="24"/>
          <w:lang w:val="en-US"/>
        </w:rPr>
        <w:t xml:space="preserve">constituent </w:t>
      </w:r>
      <w:r w:rsidRPr="004F49F5">
        <w:rPr>
          <w:rFonts w:ascii="Arial" w:hAnsi="Arial" w:cs="Arial"/>
          <w:sz w:val="24"/>
          <w:szCs w:val="24"/>
          <w:lang w:val="en-US"/>
        </w:rPr>
        <w:t xml:space="preserve">in construction projects and can make an  important contribution to the cost effectiveness of projects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Recent research has indicated that even though construction materials and components may constitute more than fifty percent of total project costs, existing methods for managing them still depend on human skills. This traditional data collection is time and labour-intensive, error-prone, and unreliable, due to the reluctance of workforces to monitor and record the presence of large numbers of material. Automating the task of identifying and tracking construction materials can provide timely and accurate information on materials available to the manager. This paper investigates a new approach for integrating the latest innovations in ADC technologies for real-time data collection in construction. In this approach, the combination of Radio Frequency Identification (RFID), Global Positioning System (GPS), and General Packet Radio System (GPRS) technologies can facilitate extremely low-cost, infrastructure-free, and easy-to-implement solutions to uniquely identify materials, components, and equipment. The presented system is fully automatic and will lead to their location and tracking in three phases, namely, production sites (off-site), en-route (shipping), and construction job sites (on-site), almost instantaneously. ?? 2012 Sharif University of Technology. Production and hosting by Elsevier B.V. All rights reserved.","author":[{"dropping-particle":"","family":"Sardroud","given":"Java Majrouhi","non-dropping-particle":"","parse-names":false,"suffix":""}],"container-title":"Scientia Iranica","id":"ITEM-1","issue":"3","issued":{"date-parts":[["2012"]]},"page":"381-392","publisher":"Elsevier B.V.","title":"Influence of RFID technology on automated management of construction materials and components","type":"article-journal","volume":"19"},"uris":["http://www.mendeley.com/documents/?uuid=8986ce75-b4bd-4e0d-8b14-8346ee6a6bdd"]}],"mendeley":{"formattedCitation":"(Sardroud, 2012)","manualFormatting":"(","plainTextFormattedCitation":"(Sardroud, 2012)","previouslyFormattedCitation":"(Sardroud,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w:t>
      </w:r>
      <w:r w:rsidRPr="004F49F5">
        <w:rPr>
          <w:rFonts w:ascii="Arial" w:hAnsi="Arial" w:cs="Arial"/>
          <w:sz w:val="24"/>
          <w:szCs w:val="24"/>
          <w:lang w:val="en-US"/>
        </w:rPr>
        <w:fldChar w:fldCharType="end"/>
      </w:r>
      <w:r w:rsidRPr="004F49F5">
        <w:rPr>
          <w:rFonts w:ascii="Arial"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bstract":"ISSN (Online): 2319-7064 Index Copernicus Value (2015): 78.96 | Impact Factor (2015): 6.391 Volume 6 Issue 3, March 2017 www.ijsr.net Abstract: Material management is the tool to optimize performance in meeting customer service requirements at the same time adding to profitability by minimizing costs and making the best use of available resources. The main objective of the study was to assess the role of materials management on construction projects. Specifically, the study intended to assess how inventory control systems and lead time affect construction projects. Inventory management system involves procurement, storage, identification, retrieval, transport and construction methods. ABC analysis is one of the conventionally used approaches to classify the inventories and case study of company is collected. The model can deal with both uncertain demand and availability of supply. These findings may mainly reflect the main factors that will affect the inventory management system which able to achieve the improved efficiency of project management and to reduce the waste of materials in the respective region of construction industries.","author":[{"dropping-particle":"","family":"Abhilin, G. B. &amp; Vishak","given":"M. S.","non-dropping-particle":"","parse-names":false,"suffix":""}],"container-title":"International Journal of Science and Research","id":"ITEM-1","issue":"3","issued":{"date-parts":[["2017"]]},"page":"910-913","title":"Effective Material Logistics in Construction Industries","type":"article-journal","volume":"6"},"uris":["http://www.mendeley.com/documents/?uuid=14b91afa-2782-4681-955d-81ba36a04acf"]}],"mendeley":{"formattedCitation":"(Abhilin, G. B. &amp; Vishak, 2017)","manualFormatting":" Abhilin &amp; Vishak, 2017)","plainTextFormattedCitation":"(Abhilin, G. B. &amp; Vishak, 2017)","previouslyFormattedCitation":"(Abhilin, G. B. &amp; Vishak, 2017)"},"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eastAsia="Times New Roman" w:hAnsi="Arial" w:cs="Arial"/>
          <w:noProof/>
          <w:sz w:val="24"/>
          <w:szCs w:val="24"/>
          <w:lang w:val="en-US"/>
        </w:rPr>
        <w:t xml:space="preserve"> Abhilin &amp; Vishak, 2017)</w:t>
      </w:r>
      <w:r w:rsidRPr="004F49F5">
        <w:rPr>
          <w:rFonts w:ascii="Arial" w:hAnsi="Arial" w:cs="Arial"/>
          <w:sz w:val="24"/>
          <w:szCs w:val="24"/>
          <w:lang w:val="en-US"/>
        </w:rPr>
        <w:fldChar w:fldCharType="end"/>
      </w:r>
      <w:r w:rsidRPr="004F49F5">
        <w:rPr>
          <w:rFonts w:ascii="Arial" w:eastAsia="Times New Roman" w:hAnsi="Arial" w:cs="Arial"/>
          <w:sz w:val="24"/>
          <w:szCs w:val="24"/>
          <w:lang w:val="en-US"/>
        </w:rPr>
        <w:t>.</w:t>
      </w:r>
      <w:r w:rsidRPr="004F49F5">
        <w:rPr>
          <w:rFonts w:ascii="Arial" w:hAnsi="Arial" w:cs="Arial"/>
          <w:sz w:val="24"/>
          <w:szCs w:val="24"/>
          <w:lang w:val="en-US"/>
        </w:rPr>
        <w:t xml:space="preserve"> </w:t>
      </w:r>
      <w:r w:rsidRPr="004F49F5">
        <w:rPr>
          <w:rFonts w:ascii="Arial" w:eastAsia="Times New Roman" w:hAnsi="Arial" w:cs="Arial"/>
          <w:color w:val="000000"/>
          <w:kern w:val="24"/>
          <w:sz w:val="24"/>
          <w:szCs w:val="24"/>
          <w:lang w:val="en-US"/>
        </w:rPr>
        <w:t>Research has revealed that the cost of construction material is usually about 50%-60% of the total cost of a project (</w:t>
      </w:r>
      <w:r w:rsidRPr="004F49F5">
        <w:rPr>
          <w:rFonts w:ascii="Arial" w:hAnsi="Arial" w:cs="Arial"/>
          <w:sz w:val="24"/>
          <w:szCs w:val="24"/>
          <w:lang w:val="en-US"/>
        </w:rPr>
        <w:fldChar w:fldCharType="begin" w:fldLock="1"/>
      </w:r>
      <w:r w:rsidRPr="004F49F5">
        <w:rPr>
          <w:rFonts w:ascii="Arial" w:eastAsia="Times New Roman" w:hAnsi="Arial" w:cs="Arial"/>
          <w:color w:val="000000"/>
          <w:kern w:val="24"/>
          <w:sz w:val="24"/>
          <w:szCs w:val="24"/>
          <w:lang w:val="en-US"/>
        </w:rPr>
        <w:instrText>ADDIN CSL_CITATION {"citationItems":[{"id":"ITEM-1","itemData":{"author":[{"dropping-particle":"","family":"Duiyong","given":"Chen","non-dropping-particle":"","parse-names":false,"suffix":""},{"dropping-particle":"","family":"Shidong","given":"Jia &amp;","non-dropping-particle":"","parse-names":false,"suffix":""},{"dropping-particle":"","family":"Mingshan","given":"Sun","non-dropping-particle":"","parse-names":false,"suffix":""}],"container-title":"Journal of Chemical and Pharmaceutical Research","id":"ITEM-1","issue":"7","issued":{"date-parts":[["2014"]]},"page":"353-360","title":"Engineering construction project site, logistics management","type":"article-journal","volume":"6"},"uris":["http://www.mendeley.com/documents/?uuid=17669be6-b620-4255-9e72-a72fa09b1f4b"]}],"mendeley":{"formattedCitation":"(Duiyong, Shidong, &amp; Mingshan, 2014)","manualFormatting":"Duiyong, Shidong &amp; Mingshan, 2014","plainTextFormattedCitation":"(Duiyong, Shidong, &amp; Mingshan, 2014)","previouslyFormattedCitation":"(Duiyong, Shidong, &amp; Mingshan, 2014)"},"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eastAsia="Times New Roman" w:hAnsi="Arial" w:cs="Arial"/>
          <w:noProof/>
          <w:color w:val="000000"/>
          <w:kern w:val="24"/>
          <w:sz w:val="24"/>
          <w:szCs w:val="24"/>
          <w:lang w:val="en-US"/>
        </w:rPr>
        <w:t>Duiyong, Shidong &amp; Mingshan, 2014</w:t>
      </w:r>
      <w:r w:rsidRPr="004F49F5">
        <w:rPr>
          <w:rFonts w:ascii="Arial" w:hAnsi="Arial" w:cs="Arial"/>
          <w:sz w:val="24"/>
          <w:szCs w:val="24"/>
          <w:lang w:val="en-US"/>
        </w:rPr>
        <w:fldChar w:fldCharType="end"/>
      </w:r>
      <w:r w:rsidRPr="004F49F5">
        <w:rPr>
          <w:rFonts w:ascii="Arial" w:eastAsia="Times New Roman" w:hAnsi="Arial" w:cs="Arial"/>
          <w:color w:val="000000"/>
          <w:kern w:val="24"/>
          <w:sz w:val="24"/>
          <w:szCs w:val="24"/>
          <w:lang w:val="en-US"/>
        </w:rPr>
        <w:t xml:space="preserve">). </w:t>
      </w:r>
      <w:r w:rsidRPr="004F49F5">
        <w:rPr>
          <w:rFonts w:ascii="Arial" w:hAnsi="Arial" w:cs="Arial"/>
          <w:sz w:val="24"/>
          <w:szCs w:val="24"/>
          <w:lang w:val="en-US"/>
        </w:rPr>
        <w:t xml:space="preserve">For the management of construction material logistics system, the purpose of better logistics customer service is to guarantee that materials are adequate and accessible for construction processes. However, </w:t>
      </w:r>
      <w:r w:rsidRPr="004F49F5">
        <w:rPr>
          <w:rFonts w:ascii="Arial" w:hAnsi="Arial" w:cs="Arial"/>
          <w:color w:val="000000" w:themeColor="text1"/>
          <w:kern w:val="24"/>
          <w:sz w:val="24"/>
          <w:szCs w:val="24"/>
          <w:lang w:val="en-US"/>
        </w:rPr>
        <w:t xml:space="preserve">projects are made difficult by material inadequacies, delays  in supply, increase in cost, material wastage  and damage, and the absence of storage space </w:t>
      </w:r>
      <w:r w:rsidRPr="004F49F5">
        <w:rPr>
          <w:rFonts w:ascii="Arial" w:hAnsi="Arial" w:cs="Arial"/>
          <w:color w:val="000000" w:themeColor="text1"/>
          <w:kern w:val="24"/>
          <w:sz w:val="24"/>
          <w:szCs w:val="24"/>
          <w:lang w:val="en-US"/>
        </w:rPr>
        <w:fldChar w:fldCharType="begin" w:fldLock="1"/>
      </w:r>
      <w:r w:rsidRPr="004F49F5">
        <w:rPr>
          <w:rFonts w:ascii="Arial" w:hAnsi="Arial" w:cs="Arial"/>
          <w:color w:val="000000" w:themeColor="text1"/>
          <w:kern w:val="24"/>
          <w:sz w:val="24"/>
          <w:szCs w:val="24"/>
          <w:lang w:val="en-US"/>
        </w:rPr>
        <w:instrText>ADDIN CSL_CITATION {"citationItems":[{"id":"ITEM-1","itemData":{"author":[{"dropping-particle":"","family":"Kasim","given":"Narimah","non-dropping-particle":"","parse-names":false,"suffix":""},{"dropping-particle":"","family":"Latiffi","given":"Aryani Ahmad &amp;","non-dropping-particle":"","parse-names":false,"suffix":""},{"dropping-particle":"","family":"Fathi","given":"Mohamad Syazli","non-dropping-particle":"","parse-names":false,"suffix":""}],"container-title":"International Journal of Construction Engineering and Management","id":"ITEM-1","issue":"4A","issued":{"date-parts":[["2013"]]},"page":"7-12","title":"RFID Technology for Materials Management in Construction Projects – A Review","type":"article-journal","volume":"2"},"uris":["http://www.mendeley.com/documents/?uuid=85ebf783-1fa8-41ee-bc8d-3e4e910ccd68"]}],"mendeley":{"formattedCitation":"(Kasim, Latiffi, &amp; Fathi, 2013)","manualFormatting":"(Kasim, Latiffi &amp;  Fathi, 2013","plainTextFormattedCitation":"(Kasim, Latiffi, &amp; Fathi, 2013)","previouslyFormattedCitation":"(Kasim, Latiffi, &amp; Fathi, 2013)"},"properties":{"noteIndex":0},"schema":"https://github.com/citation-style-language/schema/raw/master/csl-citation.json"}</w:instrText>
      </w:r>
      <w:r w:rsidRPr="004F49F5">
        <w:rPr>
          <w:rFonts w:ascii="Arial" w:hAnsi="Arial" w:cs="Arial"/>
          <w:color w:val="000000" w:themeColor="text1"/>
          <w:kern w:val="24"/>
          <w:sz w:val="24"/>
          <w:szCs w:val="24"/>
          <w:lang w:val="en-US"/>
        </w:rPr>
        <w:fldChar w:fldCharType="separate"/>
      </w:r>
      <w:r w:rsidRPr="004F49F5">
        <w:rPr>
          <w:rFonts w:ascii="Arial" w:hAnsi="Arial" w:cs="Arial"/>
          <w:noProof/>
          <w:color w:val="000000" w:themeColor="text1"/>
          <w:kern w:val="24"/>
          <w:sz w:val="24"/>
          <w:szCs w:val="24"/>
          <w:lang w:val="en-US"/>
        </w:rPr>
        <w:t>(Kasim, Latiffi &amp;  Fathi, 2013</w:t>
      </w:r>
      <w:r w:rsidRPr="004F49F5">
        <w:rPr>
          <w:rFonts w:ascii="Arial" w:hAnsi="Arial" w:cs="Arial"/>
          <w:color w:val="000000" w:themeColor="text1"/>
          <w:kern w:val="24"/>
          <w:sz w:val="24"/>
          <w:szCs w:val="24"/>
          <w:lang w:val="en-US"/>
        </w:rPr>
        <w:fldChar w:fldCharType="end"/>
      </w:r>
      <w:r w:rsidRPr="004F49F5">
        <w:rPr>
          <w:rFonts w:ascii="Arial" w:hAnsi="Arial" w:cs="Arial"/>
          <w:color w:val="000000" w:themeColor="text1"/>
          <w:kern w:val="24"/>
          <w:sz w:val="24"/>
          <w:szCs w:val="24"/>
          <w:lang w:val="en-US"/>
        </w:rPr>
        <w:t>)</w:t>
      </w:r>
      <w:r w:rsidRPr="004F49F5">
        <w:rPr>
          <w:rFonts w:ascii="Arial" w:eastAsia="Times New Roman" w:hAnsi="Arial" w:cs="Arial"/>
          <w:sz w:val="24"/>
          <w:szCs w:val="24"/>
          <w:lang w:val="en-US"/>
        </w:rPr>
        <w:t>.</w:t>
      </w:r>
    </w:p>
    <w:p w14:paraId="75BAF47E" w14:textId="77777777" w:rsidR="004F49F5" w:rsidRPr="004F49F5" w:rsidRDefault="004F49F5" w:rsidP="004F49F5">
      <w:pPr>
        <w:spacing w:after="0" w:line="240" w:lineRule="auto"/>
        <w:jc w:val="both"/>
        <w:rPr>
          <w:rFonts w:ascii="Arial" w:eastAsia="Times New Roman" w:hAnsi="Arial" w:cs="Arial"/>
          <w:sz w:val="24"/>
          <w:szCs w:val="24"/>
          <w:lang w:val="en-US"/>
        </w:rPr>
      </w:pPr>
    </w:p>
    <w:p w14:paraId="20427771" w14:textId="77777777" w:rsidR="004F49F5" w:rsidRPr="004F49F5" w:rsidRDefault="004F49F5" w:rsidP="004F49F5">
      <w:pPr>
        <w:spacing w:line="240" w:lineRule="auto"/>
        <w:jc w:val="both"/>
        <w:rPr>
          <w:rFonts w:ascii="Arial" w:hAnsi="Arial" w:cs="Arial"/>
          <w:sz w:val="24"/>
          <w:szCs w:val="24"/>
          <w:lang w:val="en-US"/>
        </w:rPr>
      </w:pPr>
      <w:r w:rsidRPr="004F49F5">
        <w:rPr>
          <w:rFonts w:ascii="Arial" w:hAnsi="Arial" w:cs="Arial"/>
          <w:sz w:val="24"/>
          <w:szCs w:val="24"/>
          <w:lang w:val="en-US"/>
        </w:rPr>
        <w:t xml:space="preserve">Efficiency is an evaluation of the manner that the utilisation of assets maximise output, given the effort and technology. It  largely suggests accomplishing an objective at minimal cost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Pienaar, W.J. and Havenga","given":"J.H.","non-dropping-particle":"","parse-names":false,"suffix":""}],"chapter-number":"2","container-title":"Business Logistics Management","edition":"Fifth","id":"ITEM-1","issued":{"date-parts":[["2016"]]},"page":"21-35","publisher":"Oxford University Press","publisher-place":"Cape Town","title":"Value created by Business logistics","type":"chapter"},"uris":["http://www.mendeley.com/documents/?uuid=773d9ecc-f835-4c8a-b0cb-c6bc4ff270c7"]}],"mendeley":{"formattedCitation":"(Pienaar, W.J. and Havenga, 2016)","manualFormatting":"(Pienaar &amp; Havenga, 2016)","plainTextFormattedCitation":"(Pienaar, W.J. and Havenga, 2016)","previouslyFormattedCitation":"(Pienaar, W.J. and Havenga, 2016)"},"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Pienaar &amp; Havenga, 2016)</w:t>
      </w:r>
      <w:r w:rsidRPr="004F49F5">
        <w:rPr>
          <w:rFonts w:ascii="Arial" w:hAnsi="Arial" w:cs="Arial"/>
          <w:sz w:val="24"/>
          <w:szCs w:val="24"/>
          <w:lang w:val="en-US"/>
        </w:rPr>
        <w:fldChar w:fldCharType="end"/>
      </w:r>
      <w:r w:rsidRPr="004F49F5">
        <w:rPr>
          <w:rFonts w:ascii="Arial" w:hAnsi="Arial" w:cs="Arial"/>
          <w:sz w:val="24"/>
          <w:szCs w:val="24"/>
          <w:lang w:val="en-US"/>
        </w:rPr>
        <w:t xml:space="preserve">. Technology is an empowering influence in this regard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Gwynne","given":"Richards.","non-dropping-particle":"","parse-names":false,"suffix":""}],"edition":"Second","id":"ITEM-1","issued":{"date-parts":[["2014"]]},"number-of-pages":"1-427","publisher":"Kogan Page limited","publisher-place":"London, U.K.","title":"Warehouse Management: A Complete Guide to Improving Efficiency and Minimising Costs in Modern Warehouse.","type":"book"},"uris":["http://www.mendeley.com/documents/?uuid=c8d152e1-a729-4523-b578-19ce5141505c"]}],"mendeley":{"formattedCitation":"(Gwynne, 2014)","manualFormatting":"(Gwynne, 2014","plainTextFormattedCitation":"(Gwynne, 2014)","previouslyFormattedCitation":"(Gwynne, 2014)"},"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Gwynne, 2014</w:t>
      </w:r>
      <w:r w:rsidRPr="004F49F5">
        <w:rPr>
          <w:rFonts w:ascii="Arial" w:hAnsi="Arial" w:cs="Arial"/>
          <w:sz w:val="24"/>
          <w:szCs w:val="24"/>
          <w:lang w:val="en-US"/>
        </w:rPr>
        <w:fldChar w:fldCharType="end"/>
      </w:r>
      <w:r w:rsidRPr="004F49F5">
        <w:rPr>
          <w:rFonts w:ascii="Arial" w:hAnsi="Arial" w:cs="Arial"/>
          <w:sz w:val="24"/>
          <w:szCs w:val="24"/>
          <w:lang w:val="en-US"/>
        </w:rPr>
        <w:t xml:space="preserve">). Effectiveness can be measure as to how much the required level of </w:t>
      </w:r>
      <w:r w:rsidRPr="004F49F5">
        <w:rPr>
          <w:rFonts w:ascii="Arial" w:hAnsi="Arial" w:cs="Arial"/>
          <w:sz w:val="24"/>
          <w:szCs w:val="24"/>
          <w:lang w:val="en-US"/>
        </w:rPr>
        <w:lastRenderedPageBreak/>
        <w:t xml:space="preserve">service is given to meet expressed goals and objectives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Pienaar, W.J. and Havenga","given":"J.H.","non-dropping-particle":"","parse-names":false,"suffix":""}],"chapter-number":"2","container-title":"Business Logistics Management","edition":"Fifth","id":"ITEM-1","issued":{"date-parts":[["2016"]]},"page":"21-35","publisher":"Oxford University Press","publisher-place":"Cape Town","title":"Value created by Business logistics","type":"chapter"},"uris":["http://www.mendeley.com/documents/?uuid=773d9ecc-f835-4c8a-b0cb-c6bc4ff270c7"]}],"mendeley":{"formattedCitation":"(Pienaar, W.J. and Havenga, 2016)","manualFormatting":"(Pienaar &amp; Havenga, 2016)","plainTextFormattedCitation":"(Pienaar, W.J. and Havenga, 2016)","previouslyFormattedCitation":"(Pienaar, W.J. and Havenga, 2016)"},"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Pienaar &amp; Havenga, 2016)</w:t>
      </w:r>
      <w:r w:rsidRPr="004F49F5">
        <w:rPr>
          <w:rFonts w:ascii="Arial" w:hAnsi="Arial" w:cs="Arial"/>
          <w:sz w:val="24"/>
          <w:szCs w:val="24"/>
          <w:lang w:val="en-US"/>
        </w:rPr>
        <w:fldChar w:fldCharType="end"/>
      </w:r>
      <w:r w:rsidRPr="004F49F5">
        <w:rPr>
          <w:rFonts w:ascii="Arial" w:hAnsi="Arial" w:cs="Arial"/>
          <w:sz w:val="24"/>
          <w:szCs w:val="24"/>
          <w:lang w:val="en-US"/>
        </w:rPr>
        <w:t xml:space="preserve">.  The concept of technology adoption for the improvement will result in the following advantages;  shortening of the working time, lowering of the costs referring to the internal transport, increase in the productivity, facilitation of stocktaking in the warehouse,  control over the proper level of supplies, and  accessibility of the goods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10.21008/j.2083-4950.2017.7.1.3","ISSN":"20834950","author":[{"dropping-particle":"","family":"Drozd","given":"Radosław","non-dropping-particle":"","parse-names":false,"suffix":""},{"dropping-particle":"","family":"Kisielewski","given":"Marcin","non-dropping-particle":"","parse-names":false,"suffix":""}],"container-title":"Research in Logistics and Production","id":"ITEM-1","issue":"1","issued":{"date-parts":[["2017"]]},"page":"31-39","title":"The concept of improving warehouse management in the x production company","type":"article-journal","volume":"7"},"uris":["http://www.mendeley.com/documents/?uuid=19141344-5151-4fef-a018-4f86fa1408a0"]}],"mendeley":{"formattedCitation":"(Drozd &amp; Kisielewski, 2017)","manualFormatting":"(Drozd &amp; Kisielewski, 2017)","plainTextFormattedCitation":"(Drozd &amp; Kisielewski, 2017)","previouslyFormattedCitation":"(Drozd &amp; Kisielewski, 2017)"},"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Drozd &amp; Kisielewski, 2017)</w:t>
      </w:r>
      <w:r w:rsidRPr="004F49F5">
        <w:rPr>
          <w:rFonts w:ascii="Arial" w:hAnsi="Arial" w:cs="Arial"/>
          <w:sz w:val="24"/>
          <w:szCs w:val="24"/>
          <w:lang w:val="en-US"/>
        </w:rPr>
        <w:fldChar w:fldCharType="end"/>
      </w:r>
      <w:r w:rsidRPr="004F49F5">
        <w:rPr>
          <w:rFonts w:ascii="Arial" w:hAnsi="Arial" w:cs="Arial"/>
          <w:sz w:val="24"/>
          <w:szCs w:val="24"/>
          <w:lang w:val="en-US"/>
        </w:rPr>
        <w:t xml:space="preserve">. However, this technology is not sufficiently applied to overcome human error and are not well coordinated with project management systems to make tracking and management of materials easier and faster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An essential factor adversely affecting the performance of construction projects is the improper handling of materials during site activities. In addition, paper-based reports are mostly used to record and exchange information related to the material components within the supply chain, which is problematic and inefficient. Generally, technologies (such as wireless systems and RFID) are not being adequately used to overcome human errors and are not well integrated with project management systems to make tracking and management of materials easier and faster. Findings from a literature review and surveys showed that there is a lack of positive examples of such tools having been used effectively. Therefore, this research focused on the development of a materials tracking system that integrates RFID-based materials management with resources modelling to improve on-site materials tracking. Rapid prototyping was used to develop the system and testing of the system was carried out to examine)","author":[{"dropping-particle":"","family":"Kasim","given":"Narimah","non-dropping-particle":"","parse-names":false,"suffix":""}],"container-title":"Journal of Engineering and Technological Sciences","id":"ITEM-1","issue":"2","issued":{"date-parts":[["2015"]]},"page":"218-230","title":"Intelligent Materials Tracking System for Construction Projects Management","type":"article-journal","volume":"47"},"uris":["http://www.mendeley.com/documents/?uuid=610415df-8688-4c07-a428-d08e815dfc76"]}],"mendeley":{"formattedCitation":"(Kasim, 2015)","manualFormatting":"(Kasim, 2015)","plainTextFormattedCitation":"(Kasim, 2015)","previouslyFormattedCitation":"(Kasim, 2015)"},"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Kasim, 2015)</w:t>
      </w:r>
      <w:r w:rsidRPr="004F49F5">
        <w:rPr>
          <w:rFonts w:ascii="Arial" w:hAnsi="Arial" w:cs="Arial"/>
          <w:sz w:val="24"/>
          <w:szCs w:val="24"/>
          <w:lang w:val="en-US"/>
        </w:rPr>
        <w:fldChar w:fldCharType="end"/>
      </w:r>
      <w:r w:rsidRPr="004F49F5">
        <w:rPr>
          <w:rFonts w:ascii="Arial" w:hAnsi="Arial" w:cs="Arial"/>
          <w:sz w:val="24"/>
          <w:szCs w:val="24"/>
          <w:lang w:val="en-US"/>
        </w:rPr>
        <w:t xml:space="preserve">. The utilisation of technology can reduce time required for data processing and information sharing. It likewise improves total project operations through communicating the relevant information which results in an effective organisation and decision-making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10.1504/ijaip.2018.10007841","ISSN":"1755-0386","author":[{"dropping-particle":"","family":"Maatouk, Qusay., and Othman","given":"Mohd Shahizan","non-dropping-particle":"Al","parse-names":false,"suffix":""}],"container-title":"International Journal of Advanced Intelligence Paradigms","id":"ITEM-1","issue":"1-2","issued":{"date-parts":[["2017"]]},"page":"1","title":"A Framework for Collaborative Information Management in Construction industry","type":"article-journal","volume":"11"},"uris":["http://www.mendeley.com/documents/?uuid=2abfee41-5b14-4562-a294-0dc2dd135d58"]}],"mendeley":{"formattedCitation":"(Al Maatouk, Qusay., and Othman, 2017)","manualFormatting":"(Al Maatouk, Qusay &amp; Othman, 2017)","plainTextFormattedCitation":"(Al Maatouk, Qusay., and Othman, 2017)","previouslyFormattedCitation":"(Al Maatouk, Qusay., and Othman, 2017)"},"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Al Maatouk, Qusay &amp; Othman, 2017)</w:t>
      </w:r>
      <w:r w:rsidRPr="004F49F5">
        <w:rPr>
          <w:rFonts w:ascii="Arial" w:hAnsi="Arial" w:cs="Arial"/>
          <w:sz w:val="24"/>
          <w:szCs w:val="24"/>
          <w:lang w:val="en-US"/>
        </w:rPr>
        <w:fldChar w:fldCharType="end"/>
      </w:r>
      <w:r w:rsidRPr="004F49F5">
        <w:rPr>
          <w:rFonts w:ascii="Arial" w:hAnsi="Arial" w:cs="Arial"/>
          <w:sz w:val="24"/>
          <w:szCs w:val="24"/>
          <w:lang w:val="en-US"/>
        </w:rPr>
        <w:t>.</w:t>
      </w:r>
    </w:p>
    <w:p w14:paraId="30ECF2A8" w14:textId="77777777" w:rsidR="004F49F5" w:rsidRPr="004F49F5" w:rsidRDefault="004F49F5" w:rsidP="004F49F5">
      <w:pPr>
        <w:spacing w:after="0" w:line="240" w:lineRule="auto"/>
        <w:jc w:val="both"/>
        <w:rPr>
          <w:rFonts w:ascii="Arial" w:eastAsia="Times New Roman" w:hAnsi="Arial" w:cs="Arial"/>
          <w:sz w:val="24"/>
          <w:szCs w:val="24"/>
          <w:lang w:val="en-US"/>
        </w:rPr>
      </w:pPr>
    </w:p>
    <w:p w14:paraId="0D25F140" w14:textId="77777777" w:rsidR="004F49F5" w:rsidRPr="004F49F5" w:rsidRDefault="004F49F5" w:rsidP="004F49F5">
      <w:pPr>
        <w:spacing w:line="240" w:lineRule="auto"/>
        <w:jc w:val="both"/>
        <w:rPr>
          <w:rFonts w:ascii="Arial" w:hAnsi="Arial" w:cs="Arial"/>
          <w:color w:val="000000"/>
          <w:sz w:val="24"/>
          <w:szCs w:val="24"/>
          <w:lang w:val="en-US"/>
        </w:rPr>
      </w:pPr>
      <w:r w:rsidRPr="004F49F5">
        <w:rPr>
          <w:rFonts w:ascii="Arial" w:hAnsi="Arial" w:cs="Arial"/>
          <w:sz w:val="24"/>
          <w:szCs w:val="24"/>
          <w:lang w:val="en-US"/>
        </w:rPr>
        <w:t xml:space="preserve">In addition, utilisation of new technology into existing logistics operations can help a lot in increasing customer service, reduce costs, and streamline supply chain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Irrespective of the fact that Logistic firms are making much profit, they still suffer from inefficiency and insecurity. Critically evaluating the introduction of information technology owing to its objectives, it is not concern with how much technology is provided but how well it serves potential users. This cloudy atmosphere therefore provides a fertile ground for the researchers to examine the effects of information technology on Logistic firm's performance in Nairobi Kenya to realize its significant impact on their operations in order to guarantee their profitability and growth. The target population was logistic firms within Nairobi County. Data was collected from 10 firms in the logistic industry suppliers in Nairobi. A set of items, based on the research model, was developed, and aggregated into four scales for measuring the use of IT in company, and three scales for measuring the company performance. The data was analyzed using SPSS and result presented in form of tables and charts. The respondent rate was 93%. On the demographic data, the researcher sought to investigate the age of respondent, 10% of the respondents were aged between 18 to 26 years and 27 to 35 years of age respectively, 20% of respondent were aged between the ages of 36 to 45. On the ownership of the firms, majority 70% followed by other firms 20%, foreign firms was 10% while government does not own any logistic firms. On the extent to which the Information and Technology, the findings reveals over (50%) of the firms are not using IT in their departments and service delivering indicating low level of IT usage among logistic firms in Nairobi County. This shows that the factors that are not covered amount only to 20.9%. It is therefore, means the four factors have a big role to play on the performance of logistic firms in Nairobi County. The ANOVA result for all variables indicates that there was a highly significant relationship between the variables at F = 2.729 and P = 0.000. This implies that there is a strong relationship between the four variables and the performance of logistic firms in Nairobi County","author":[{"dropping-particle":"","family":"Wilson","given":"Macharia Ngombo","non-dropping-particle":"","parse-names":false,"suffix":""},{"dropping-particle":"","family":"Iravo","given":"Mike A","non-dropping-particle":"","parse-names":false,"suffix":""},{"dropping-particle":"","family":"Tirimba","given":"Ondabu Ibrahim and","non-dropping-particle":"","parse-names":false,"suffix":""},{"dropping-particle":"","family":"Ombui","given":"Kepha","non-dropping-particle":"","parse-names":false,"suffix":""}],"container-title":"International Journal of Scientific and Research Publications","id":"ITEM-1","issue":"1","issued":{"date-parts":[["2015"]]},"page":"1-26","title":"Effects of Information Technology on Performance of Logistics Firms in Nairobi County","type":"article-journal","volume":"5"},"uris":["http://www.mendeley.com/documents/?uuid=85a92117-43c7-4b8e-a50b-a87cf5ff9b8d"]}],"mendeley":{"formattedCitation":"(Wilson, Iravo, Tirimba, &amp; Ombui, 2015)","manualFormatting":"(Wilson, Iravo, Tirimba &amp; Ombui, 2015)","plainTextFormattedCitation":"(Wilson, Iravo, Tirimba, &amp; Ombui, 2015)","previouslyFormattedCitation":"(Wilson, Iravo, Tirimba, &amp; Ombui, 2015)"},"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Wilson, </w:t>
      </w:r>
      <w:r w:rsidRPr="004F49F5">
        <w:rPr>
          <w:rFonts w:ascii="Arial" w:hAnsi="Arial" w:cs="Arial"/>
          <w:noProof/>
          <w:sz w:val="24"/>
          <w:szCs w:val="24"/>
        </w:rPr>
        <w:t>Iravo, Tirimba &amp; Ombui</w:t>
      </w:r>
      <w:r w:rsidRPr="004F49F5">
        <w:rPr>
          <w:rFonts w:ascii="Arial" w:hAnsi="Arial" w:cs="Arial"/>
          <w:noProof/>
          <w:sz w:val="24"/>
          <w:szCs w:val="24"/>
          <w:lang w:val="en-US"/>
        </w:rPr>
        <w:t>, 2015)</w:t>
      </w:r>
      <w:r w:rsidRPr="004F49F5">
        <w:rPr>
          <w:rFonts w:ascii="Arial" w:hAnsi="Arial" w:cs="Arial"/>
          <w:sz w:val="24"/>
          <w:szCs w:val="24"/>
          <w:lang w:val="en-US"/>
        </w:rPr>
        <w:fldChar w:fldCharType="end"/>
      </w:r>
      <w:r w:rsidRPr="004F49F5">
        <w:rPr>
          <w:rFonts w:ascii="Arial" w:hAnsi="Arial" w:cs="Arial"/>
          <w:sz w:val="24"/>
          <w:szCs w:val="24"/>
          <w:lang w:val="en-US"/>
        </w:rPr>
        <w:t>.</w:t>
      </w:r>
      <w:r w:rsidRPr="004F49F5">
        <w:rPr>
          <w:rFonts w:ascii="Arial" w:hAnsi="Arial" w:cs="Arial"/>
          <w:sz w:val="24"/>
          <w:szCs w:val="24"/>
        </w:rPr>
        <w:t xml:space="preserv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Jang, W. and Skibniewski","given":"M. J.","non-dropping-particle":"","parse-names":false,"suffix":""}],"container-title":"Journal of Construction Engineering and Management,","id":"ITEM-1","issue":"5","issued":{"date-parts":[["2009"]]},"page":"378-386","title":"Cost benefit analysis of embedded sensor system for construction materials tracking.","type":"article-journal","volume":"135"},"uris":["http://www.mendeley.com/documents/?uuid=fd7fb89d-acc7-4e4d-bbad-060fe9c02a09"]}],"mendeley":{"formattedCitation":"(Jang, W. and Skibniewski, 2009)","manualFormatting":"Jang &amp; Skibniewski (2009)","plainTextFormattedCitation":"(Jang, W. and Skibniewski, 2009)","previouslyFormattedCitation":"(Jang, W. and Skibniewski, 2009)"},"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Jang &amp; Skibniewski (2009)</w:t>
      </w:r>
      <w:r w:rsidRPr="004F49F5">
        <w:rPr>
          <w:rFonts w:ascii="Arial" w:hAnsi="Arial" w:cs="Arial"/>
          <w:sz w:val="24"/>
          <w:szCs w:val="24"/>
          <w:lang w:val="en-US"/>
        </w:rPr>
        <w:fldChar w:fldCharType="end"/>
      </w:r>
      <w:r w:rsidRPr="004F49F5">
        <w:rPr>
          <w:rFonts w:ascii="Arial" w:hAnsi="Arial" w:cs="Arial"/>
          <w:sz w:val="24"/>
          <w:szCs w:val="24"/>
          <w:lang w:val="en-US"/>
        </w:rPr>
        <w:t xml:space="preserve"> opined that the advancement in technology and innovation in the construction industry should make it, in fact, reasonable to execute   an automated monitoring and tracing of material in a system. Even though the construction industry in Nigeria has advanced to the point of executing big and complex projects, they still largely operate manuall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N. Saka and A. Mudi.","given":"","non-dropping-particle":"","parse-names":false,"suffix":""}],"container-title":"In: Boyd, D (Ed) Proceedings 23rd Annual ARCOM Conference, Belfast, UK, Association of Researchers in Construction Management,","id":"ITEM-1","issued":{"date-parts":[["2007"]]},"page":"770-780","publisher-place":"Belfast, UK,","title":"Practices and challenges of supply chain management by building contracting firms in the Lagos metropolitan area.","type":"paper-conference","volume":"2"},"uris":["http://www.mendeley.com/documents/?uuid=f24be0c5-6534-4491-afde-c61333650a88"]}],"mendeley":{"formattedCitation":"(N. Saka and A. Mudi., 2007)","manualFormatting":"(","plainTextFormattedCitation":"(N. Saka and A. Mudi., 2007)","previouslyFormattedCitation":"(N. Saka and A. Mudi., 2007)"},"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w:t>
      </w:r>
      <w:r w:rsidRPr="004F49F5">
        <w:rPr>
          <w:rFonts w:ascii="Arial" w:hAnsi="Arial" w:cs="Arial"/>
          <w:sz w:val="24"/>
          <w:szCs w:val="24"/>
          <w:lang w:val="en-US"/>
        </w:rPr>
        <w:fldChar w:fldCharType="end"/>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Jang, W. and Skibniewski","given":"M. J.","non-dropping-particle":"","parse-names":false,"suffix":""}],"container-title":"Journal of Construction Engineering and Management,","id":"ITEM-1","issue":"5","issued":{"date-parts":[["2009"]]},"page":"378-386","title":"Cost benefit analysis of embedded sensor system for construction materials tracking.","type":"article-journal","volume":"135"},"uris":["http://www.mendeley.com/documents/?uuid=fd7fb89d-acc7-4e4d-bbad-060fe9c02a09"]}],"mendeley":{"formattedCitation":"(Jang, W. and Skibniewski, 2009)","manualFormatting":"Jang &amp; Skibniewski, 2009)","plainTextFormattedCitation":"(Jang, W. and Skibniewski, 2009)","previouslyFormattedCitation":"(Jang, W. and Skibniewski, 2009)"},"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Jang &amp; Skibniewski, 2009)</w:t>
      </w:r>
      <w:r w:rsidRPr="004F49F5">
        <w:rPr>
          <w:rFonts w:ascii="Arial" w:hAnsi="Arial" w:cs="Arial"/>
          <w:sz w:val="24"/>
          <w:szCs w:val="24"/>
          <w:lang w:val="en-US"/>
        </w:rPr>
        <w:fldChar w:fldCharType="end"/>
      </w:r>
      <w:r w:rsidRPr="004F49F5">
        <w:rPr>
          <w:rFonts w:ascii="Arial" w:hAnsi="Arial" w:cs="Arial"/>
          <w:sz w:val="24"/>
          <w:szCs w:val="24"/>
          <w:lang w:val="en-US"/>
        </w:rPr>
        <w:t xml:space="preserve">. Time and effort cannot be wasted through the labor-intensive processes of reporting  and documentation,  and  communication from site through the present manual handling  systems, especially as the construction projects increase in size and scop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Equere","given":"Enobong","non-dropping-particle":"","parse-names":false,"suffix":""},{"dropping-particle":"","family":"Tang","given":"Llewelyn C M","non-dropping-particle":"","parse-names":false,"suffix":""}],"container-title":"Online Retrieved on July 06, 2010 101","id":"ITEM-1","issued":{"date-parts":[["2010"]]},"page":"101-107","title":"Dearth of Automation : The Consequences in Nigeria Construction Industry","type":"webpage"},"uris":["http://www.mendeley.com/documents/?uuid=deccc25a-7870-44b4-b671-4b5298d1557f"]}],"mendeley":{"formattedCitation":"(Equere &amp; Tang, 2010)","plainTextFormattedCitation":"(Equere &amp; Tang, 2010)","previouslyFormattedCitation":"(Equere &amp; Tang, 2010)"},"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Equere &amp; Tang, 2010)</w:t>
      </w:r>
      <w:r w:rsidRPr="004F49F5">
        <w:rPr>
          <w:rFonts w:ascii="Arial" w:hAnsi="Arial" w:cs="Arial"/>
          <w:sz w:val="24"/>
          <w:szCs w:val="24"/>
          <w:lang w:val="en-US"/>
        </w:rPr>
        <w:fldChar w:fldCharType="end"/>
      </w:r>
      <w:r w:rsidRPr="004F49F5">
        <w:rPr>
          <w:rFonts w:ascii="Arial" w:hAnsi="Arial" w:cs="Arial"/>
          <w:sz w:val="24"/>
          <w:szCs w:val="24"/>
          <w:lang w:val="en-US"/>
        </w:rPr>
        <w:t xml:space="preserve">. It becomes imperative, therefore, that utilisation of technology in logistics processes to efficiently manage further anticipated growth. </w:t>
      </w:r>
      <w:r w:rsidRPr="004F49F5">
        <w:rPr>
          <w:rFonts w:ascii="Arial" w:hAnsi="Arial" w:cs="Arial"/>
          <w:color w:val="000000"/>
          <w:sz w:val="24"/>
          <w:szCs w:val="24"/>
          <w:lang w:val="en-US"/>
        </w:rPr>
        <w:t xml:space="preserve">Besides, a study by </w:t>
      </w:r>
      <w:r w:rsidRPr="004F49F5">
        <w:rPr>
          <w:rFonts w:ascii="Arial" w:hAnsi="Arial" w:cs="Arial"/>
          <w:color w:val="000000"/>
          <w:sz w:val="24"/>
          <w:szCs w:val="24"/>
          <w:lang w:val="en-US"/>
        </w:rPr>
        <w:fldChar w:fldCharType="begin" w:fldLock="1"/>
      </w:r>
      <w:r w:rsidRPr="004F49F5">
        <w:rPr>
          <w:rFonts w:ascii="Arial" w:hAnsi="Arial" w:cs="Arial"/>
          <w:color w:val="000000"/>
          <w:sz w:val="24"/>
          <w:szCs w:val="24"/>
          <w:lang w:val="en-US"/>
        </w:rPr>
        <w:instrText>ADDIN CSL_CITATION {"citationItems":[{"id":"ITEM-1","itemData":{"DOI":"http://dx.doi. org/10.18820/24150487/as27i1.1 ISSN: 1023-0564","ISBN":"0000000346023","author":[{"dropping-particle":"","family":"Isah, Y., Shakantu, W. &amp; Ibrahim","given":"S","non-dropping-particle":"","parse-names":false,"suffix":""}],"container-title":"Acta Structilia","id":"ITEM-1","issue":"1","issued":{"date-parts":[["2020"]]},"page":"1-28","title":"Utilisation of forecasting technology for improving construction logistics in Nigeria","type":"article-journal","volume":"27"},"uris":["http://www.mendeley.com/documents/?uuid=cc0b84ac-0a59-41d0-9685-21ba149ec707"]}],"mendeley":{"formattedCitation":"(Isah, Y., Shakantu, W. &amp; Ibrahim, 2020)","manualFormatting":"Isah, Shakantu &amp; Ibrahim, (2020)","plainTextFormattedCitation":"(Isah, Y., Shakantu, W. &amp; Ibrahim, 2020)","previouslyFormattedCitation":"(Isah, Y., Shakantu, W. &amp; Ibrahim, 2020)"},"properties":{"noteIndex":0},"schema":"https://github.com/citation-style-language/schema/raw/master/csl-citation.json"}</w:instrText>
      </w:r>
      <w:r w:rsidRPr="004F49F5">
        <w:rPr>
          <w:rFonts w:ascii="Arial" w:hAnsi="Arial" w:cs="Arial"/>
          <w:color w:val="000000"/>
          <w:sz w:val="24"/>
          <w:szCs w:val="24"/>
          <w:lang w:val="en-US"/>
        </w:rPr>
        <w:fldChar w:fldCharType="separate"/>
      </w:r>
      <w:r w:rsidRPr="004F49F5">
        <w:rPr>
          <w:rFonts w:ascii="Arial" w:hAnsi="Arial" w:cs="Arial"/>
          <w:noProof/>
          <w:color w:val="000000"/>
          <w:sz w:val="24"/>
          <w:szCs w:val="24"/>
          <w:lang w:val="en-US"/>
        </w:rPr>
        <w:t>Isah, Shakantu &amp; Ibrahim, (2020)</w:t>
      </w:r>
      <w:r w:rsidRPr="004F49F5">
        <w:rPr>
          <w:rFonts w:ascii="Arial" w:hAnsi="Arial" w:cs="Arial"/>
          <w:color w:val="000000"/>
          <w:sz w:val="24"/>
          <w:szCs w:val="24"/>
          <w:lang w:val="en-US"/>
        </w:rPr>
        <w:fldChar w:fldCharType="end"/>
      </w:r>
      <w:r w:rsidRPr="004F49F5">
        <w:rPr>
          <w:rFonts w:ascii="Arial" w:hAnsi="Arial" w:cs="Arial"/>
          <w:color w:val="000000"/>
          <w:sz w:val="24"/>
          <w:szCs w:val="24"/>
          <w:lang w:val="en-US"/>
        </w:rPr>
        <w:t xml:space="preserve"> established that the technological part of construction logistics, particularly the forecasting, is overlooked and hardly understood in the Nigerian construction industry.</w:t>
      </w:r>
    </w:p>
    <w:p w14:paraId="03A4CC0A" w14:textId="77777777" w:rsidR="004F49F5" w:rsidRPr="004F49F5" w:rsidRDefault="004F49F5" w:rsidP="004F49F5">
      <w:pPr>
        <w:spacing w:after="0" w:line="240" w:lineRule="auto"/>
        <w:jc w:val="both"/>
        <w:rPr>
          <w:rFonts w:ascii="Arial" w:eastAsia="Calibri" w:hAnsi="Arial" w:cs="Arial"/>
          <w:color w:val="000000" w:themeColor="text1"/>
          <w:kern w:val="24"/>
          <w:sz w:val="24"/>
          <w:szCs w:val="24"/>
          <w:lang w:val="en-US"/>
        </w:rPr>
      </w:pPr>
      <w:r w:rsidRPr="004F49F5">
        <w:rPr>
          <w:rFonts w:ascii="Arial" w:hAnsi="Arial" w:cs="Arial"/>
          <w:sz w:val="24"/>
          <w:szCs w:val="24"/>
          <w:lang w:val="en-US"/>
        </w:rPr>
        <w:t>However, manufacturers of construction materials are external to the organisation of the construction project and are thus observed to be of lesser significance in the project approach. Consequently, the construction material manufacturers logistics process even though critical, has been largely ignored. Therefore,</w:t>
      </w:r>
      <w:r w:rsidRPr="004F49F5">
        <w:rPr>
          <w:rFonts w:cs="Arial"/>
          <w:szCs w:val="24"/>
          <w:lang w:val="en-US"/>
        </w:rPr>
        <w:t xml:space="preserv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https://doi.org/10.1108/09699981111098694","abstract":"Es wird die M{ö}glichkeit der Anwendung von Methoden des Logistikmanagements in der Bauindustrie diskutiert und in einem Simulationsmodell umgesetzt.","author":[{"dropping-particle":"","family":"Vidalakis","given":"Christos","non-dropping-particle":"","parse-names":false,"suffix":""},{"dropping-particle":"","family":"Tookey","given":"John E.","non-dropping-particle":"","parse-names":false,"suffix":""},{"dropping-particle":"","family":"Sommerville","given":"James","non-dropping-particle":"","parse-names":false,"suffix":""}],"container-title":"Engineering, Construction and Architectural Management","id":"ITEM-1","issue":"1","issued":{"date-parts":[["2011"]]},"page":"66-81","title":"\"The Logistics of Construction Supply Chains: the Builders' Merchant Perspective\"","type":"article-journal","volume":"18"},"uris":["http://www.mendeley.com/documents/?uuid=d0d2c781-3714-4e45-8ed2-64ea36a33f8d"]}],"mendeley":{"formattedCitation":"(Vidalakis, Tookey, &amp; Sommerville, 2011)","manualFormatting":"Vidalakis, Tookey &amp; Sommerville (2011)","plainTextFormattedCitation":"(Vidalakis, Tookey, &amp; Sommerville, 2011)","previouslyFormattedCitation":"(Vidalakis, Tookey and Sommerville, 2011)"},"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Vidalakis, Tookey &amp; Sommerville (2011)</w:t>
      </w:r>
      <w:r w:rsidRPr="004F49F5">
        <w:rPr>
          <w:rFonts w:ascii="Arial" w:hAnsi="Arial" w:cs="Arial"/>
          <w:sz w:val="24"/>
          <w:szCs w:val="24"/>
          <w:lang w:val="en-US"/>
        </w:rPr>
        <w:fldChar w:fldCharType="end"/>
      </w:r>
      <w:r w:rsidRPr="004F49F5">
        <w:rPr>
          <w:rFonts w:ascii="Arial" w:hAnsi="Arial" w:cs="Arial"/>
          <w:sz w:val="24"/>
          <w:szCs w:val="24"/>
          <w:lang w:val="en-US"/>
        </w:rPr>
        <w:t xml:space="preserve"> suggested </w:t>
      </w:r>
      <w:r w:rsidRPr="004F49F5">
        <w:rPr>
          <w:rFonts w:ascii="Arial" w:eastAsia="SabonLTStd-Roman" w:hAnsi="Arial" w:cs="Arial"/>
          <w:sz w:val="24"/>
          <w:szCs w:val="24"/>
          <w:lang w:val="en-US"/>
        </w:rPr>
        <w:t>the need to expand the scope of logistics management outside the environment of the project.</w:t>
      </w:r>
      <w:r w:rsidRPr="004F49F5">
        <w:rPr>
          <w:rFonts w:ascii="Arial" w:hAnsi="Arial" w:cs="Arial"/>
          <w:sz w:val="24"/>
          <w:szCs w:val="24"/>
          <w:lang w:val="en-US"/>
        </w:rPr>
        <w:t xml:space="preserve">  Similarly, an effective logistics system  would not be achieved if </w:t>
      </w:r>
      <w:r w:rsidRPr="004F49F5">
        <w:rPr>
          <w:rFonts w:ascii="Arial" w:hAnsi="Arial" w:cs="Arial"/>
          <w:color w:val="000000" w:themeColor="text1"/>
          <w:sz w:val="24"/>
          <w:szCs w:val="24"/>
          <w:lang w:val="en-US"/>
        </w:rPr>
        <w:t xml:space="preserve">the manufacturers </w:t>
      </w:r>
      <w:r w:rsidRPr="004F49F5">
        <w:rPr>
          <w:rFonts w:ascii="Arial" w:hAnsi="Arial" w:cs="Arial"/>
          <w:sz w:val="24"/>
          <w:szCs w:val="24"/>
          <w:lang w:val="en-US"/>
        </w:rPr>
        <w:t xml:space="preserve">operated wastefully, dangerously and expensivel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Shakantu","given":"M.W.","non-dropping-particle":"","parse-names":false,"suffix":""}],"id":"ITEM-1","issue":"December","issued":{"date-parts":[["2005"]]},"title":"An investigation into building material and waste logistics: The case of Cape Town. PhD Dissertation, BNE, Glasgow Caledonian University, Glasgow.","type":"article-journal"},"uris":["http://www.mendeley.com/documents/?uuid=d8577d5a-85b3-426c-a73f-09fe3593d7d9"]}],"mendeley":{"formattedCitation":"(Shakantu, 2005)","manualFormatting":"(Shakantu, 2005)","plainTextFormattedCitation":"(Shakantu, 2005)","previouslyFormattedCitation":"(Shakantu, 2005)"},"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Shakantu, 2005)</w:t>
      </w:r>
      <w:r w:rsidRPr="004F49F5">
        <w:rPr>
          <w:rFonts w:ascii="Arial" w:hAnsi="Arial" w:cs="Arial"/>
          <w:sz w:val="24"/>
          <w:szCs w:val="24"/>
          <w:lang w:val="en-US"/>
        </w:rPr>
        <w:fldChar w:fldCharType="end"/>
      </w:r>
      <w:r w:rsidRPr="004F49F5">
        <w:rPr>
          <w:rFonts w:ascii="Arial" w:hAnsi="Arial" w:cs="Arial"/>
          <w:sz w:val="24"/>
          <w:szCs w:val="24"/>
          <w:lang w:val="en-US"/>
        </w:rPr>
        <w:t>. The problem to be resolved is how to minimise resources and costs in the construction logistics system, whilst retaining the same level of construction output.  According to</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Choy H.L. Gunesekaran, A. Lam","given":"H.Y .","non-dropping-particle":"","parse-names":false,"suffix":""}],"container-title":". Journal of the operation research society","id":"ITEM-1","issued":{"date-parts":[["2013"]]},"page":"904-916","title":"Impact of IT on the performance of logistics industry: The case of Hong Kong and pearl Delta Region","type":"article-journal","volume":"65"},"uris":["http://www.mendeley.com/documents/?uuid=183d7425-271e-4dd4-a63f-9da2eaf83331"]}],"mendeley":{"formattedCitation":"(Choy H.L. Gunesekaran, A. Lam, 2013)","manualFormatting":" Choy, Gunesekaran &amp;  Lam ( 2013)","plainTextFormattedCitation":"(Choy H.L. Gunesekaran, A. Lam, 2013)","previouslyFormattedCitation":"(Choy H.L. Gunesekaran, A. Lam,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 Choy, Gunesekaran &amp;  Lam ( 2013)</w:t>
      </w:r>
      <w:r w:rsidRPr="004F49F5">
        <w:rPr>
          <w:rFonts w:ascii="Arial" w:hAnsi="Arial" w:cs="Arial"/>
          <w:sz w:val="24"/>
          <w:szCs w:val="24"/>
          <w:lang w:val="en-US"/>
        </w:rPr>
        <w:fldChar w:fldCharType="end"/>
      </w:r>
      <w:r w:rsidRPr="004F49F5">
        <w:rPr>
          <w:rFonts w:ascii="Arial" w:hAnsi="Arial" w:cs="Arial"/>
          <w:sz w:val="24"/>
          <w:szCs w:val="24"/>
          <w:lang w:val="en-US"/>
        </w:rPr>
        <w:t xml:space="preserve"> the efficiency of Technology adoption in managing information flow, facilitating operational processes and systems and supporting decision making can be measured by examining how IT influences logistics performance. Nevertheless, t</w:t>
      </w:r>
      <w:r w:rsidRPr="004F49F5">
        <w:rPr>
          <w:rFonts w:ascii="Arial" w:eastAsia="Calibri" w:hAnsi="Arial" w:cs="Arial"/>
          <w:sz w:val="24"/>
          <w:szCs w:val="24"/>
          <w:lang w:val="en-US"/>
        </w:rPr>
        <w:t>here is limited understanding of the technology adoption in logistics processes utilised for construction material in the Nigerian manufacturing industries.</w:t>
      </w:r>
      <w:r w:rsidRPr="004F49F5">
        <w:rPr>
          <w:rFonts w:ascii="Arial" w:eastAsia="Calibri" w:hAnsi="Arial" w:cs="Arial"/>
          <w:color w:val="000000" w:themeColor="text1"/>
          <w:kern w:val="24"/>
          <w:sz w:val="24"/>
          <w:szCs w:val="24"/>
          <w:lang w:val="en-US"/>
        </w:rPr>
        <w:t xml:space="preserve"> </w:t>
      </w:r>
      <w:r w:rsidRPr="004F49F5">
        <w:rPr>
          <w:rFonts w:ascii="Arial" w:hAnsi="Arial" w:cs="Arial"/>
          <w:sz w:val="24"/>
          <w:szCs w:val="24"/>
          <w:lang w:val="en-US"/>
        </w:rPr>
        <w:t xml:space="preserve">Therefore, the research question was, what is the level of utility of technology in logistics processes by the Nigerian construction material manufacturers? </w:t>
      </w:r>
      <w:r w:rsidRPr="004F49F5">
        <w:rPr>
          <w:rFonts w:ascii="Arial" w:eastAsiaTheme="minorEastAsia" w:hAnsi="Arial" w:cs="Arial"/>
          <w:sz w:val="24"/>
          <w:szCs w:val="24"/>
          <w:lang w:val="en-US"/>
        </w:rPr>
        <w:t>T</w:t>
      </w:r>
      <w:r w:rsidRPr="004F49F5">
        <w:rPr>
          <w:rFonts w:ascii="Arial" w:hAnsi="Arial" w:cs="Arial"/>
          <w:sz w:val="24"/>
          <w:szCs w:val="24"/>
          <w:lang w:val="en-US"/>
        </w:rPr>
        <w:t>he aim of this study was to</w:t>
      </w:r>
      <w:r w:rsidRPr="004F49F5">
        <w:rPr>
          <w:rFonts w:ascii="Arial" w:hAnsi="Arial" w:cs="Arial"/>
          <w:color w:val="000000" w:themeColor="text1"/>
          <w:kern w:val="24"/>
          <w:sz w:val="24"/>
          <w:szCs w:val="24"/>
          <w:lang w:val="en-US"/>
        </w:rPr>
        <w:t xml:space="preserve"> determine the type and level of technology used in logistics processes by the Nigerian construction material manufacturers</w:t>
      </w:r>
      <w:r w:rsidRPr="004F49F5">
        <w:rPr>
          <w:rFonts w:ascii="Arial" w:eastAsia="Calibri" w:hAnsi="Arial" w:cs="Arial"/>
          <w:color w:val="000000" w:themeColor="text1"/>
          <w:kern w:val="24"/>
          <w:sz w:val="24"/>
          <w:szCs w:val="24"/>
          <w:lang w:val="en-US"/>
        </w:rPr>
        <w:t xml:space="preserve"> in North Central Nigeria. </w:t>
      </w:r>
    </w:p>
    <w:p w14:paraId="6434606A" w14:textId="77777777" w:rsidR="004F49F5" w:rsidRPr="004F49F5" w:rsidRDefault="004F49F5" w:rsidP="004F49F5">
      <w:pPr>
        <w:spacing w:after="0" w:line="240" w:lineRule="auto"/>
        <w:jc w:val="both"/>
        <w:rPr>
          <w:rFonts w:ascii="Arial" w:eastAsia="Calibri" w:hAnsi="Arial" w:cs="Arial"/>
          <w:color w:val="000000" w:themeColor="text1"/>
          <w:kern w:val="24"/>
          <w:sz w:val="24"/>
          <w:szCs w:val="24"/>
          <w:lang w:val="en-US"/>
        </w:rPr>
      </w:pPr>
    </w:p>
    <w:p w14:paraId="4863B8F8" w14:textId="77777777" w:rsidR="004F49F5" w:rsidRPr="004F49F5" w:rsidRDefault="004F49F5" w:rsidP="004F49F5">
      <w:pPr>
        <w:spacing w:after="0" w:line="240" w:lineRule="auto"/>
        <w:jc w:val="both"/>
        <w:rPr>
          <w:rFonts w:ascii="Arial" w:eastAsia="Calibri" w:hAnsi="Arial" w:cs="Arial"/>
          <w:color w:val="000000" w:themeColor="text1"/>
          <w:kern w:val="24"/>
          <w:sz w:val="24"/>
          <w:szCs w:val="24"/>
          <w:lang w:val="en-US"/>
        </w:rPr>
      </w:pPr>
    </w:p>
    <w:p w14:paraId="34BBE29A" w14:textId="77777777" w:rsidR="004F49F5" w:rsidRPr="004F49F5" w:rsidRDefault="004F49F5" w:rsidP="004F49F5">
      <w:pPr>
        <w:spacing w:after="0" w:line="240" w:lineRule="auto"/>
        <w:jc w:val="both"/>
        <w:rPr>
          <w:rFonts w:ascii="Arial" w:hAnsi="Arial" w:cs="Arial"/>
          <w:b/>
          <w:bCs/>
          <w:sz w:val="24"/>
          <w:szCs w:val="24"/>
          <w:lang w:val="en-US"/>
        </w:rPr>
      </w:pPr>
      <w:r w:rsidRPr="004F49F5">
        <w:rPr>
          <w:rFonts w:ascii="Arial" w:hAnsi="Arial" w:cs="Arial"/>
          <w:b/>
          <w:bCs/>
          <w:sz w:val="24"/>
          <w:szCs w:val="24"/>
          <w:lang w:val="en-US"/>
        </w:rPr>
        <w:t>2.0 Literature Review</w:t>
      </w:r>
    </w:p>
    <w:p w14:paraId="26F105FD" w14:textId="77777777" w:rsidR="004F49F5" w:rsidRPr="004F49F5" w:rsidRDefault="004F49F5" w:rsidP="004F49F5">
      <w:pPr>
        <w:spacing w:after="0" w:line="240" w:lineRule="auto"/>
        <w:jc w:val="both"/>
        <w:rPr>
          <w:rFonts w:ascii="Arial" w:hAnsi="Arial" w:cs="Arial"/>
          <w:sz w:val="24"/>
          <w:szCs w:val="24"/>
          <w:lang w:val="en-US"/>
        </w:rPr>
      </w:pPr>
    </w:p>
    <w:p w14:paraId="077F7ECD"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sz w:val="24"/>
          <w:szCs w:val="24"/>
          <w:lang w:val="en-US"/>
        </w:rPr>
        <w:t xml:space="preserve">In the field of logistics, diverse new technologies are utilised in developed nations, while this adoption is extremely slow in developing countries. The level of technology present differs vastly, and the range can go from remarkably  vital installations with high manual effort and minimum computerisation, to completely mechanised and robotic installations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plainTextFormattedCitation":"(Bhandari, 2013)","previouslyFormattedCitation":"(Bhandari,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Bhandari, 2013)</w:t>
      </w:r>
      <w:r w:rsidRPr="004F49F5">
        <w:rPr>
          <w:rFonts w:ascii="Arial" w:hAnsi="Arial" w:cs="Arial"/>
          <w:sz w:val="24"/>
          <w:szCs w:val="24"/>
          <w:lang w:val="en-US"/>
        </w:rPr>
        <w:fldChar w:fldCharType="end"/>
      </w:r>
      <w:r w:rsidRPr="004F49F5">
        <w:rPr>
          <w:rFonts w:ascii="Arial" w:hAnsi="Arial" w:cs="Arial"/>
          <w:sz w:val="24"/>
          <w:szCs w:val="24"/>
          <w:lang w:val="en-US"/>
        </w:rPr>
        <w:t xml:space="preserve">.  Thus, selecting the right technology for different logistics operations or sub-processes is critical  for  any business to increase competitive gain in current  markets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plainTextFormattedCitation":"(Bhandari, 2013)","previouslyFormattedCitation":"(Bhandari,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Bhandari, 2013)</w:t>
      </w:r>
      <w:r w:rsidRPr="004F49F5">
        <w:rPr>
          <w:rFonts w:ascii="Arial" w:hAnsi="Arial" w:cs="Arial"/>
          <w:sz w:val="24"/>
          <w:szCs w:val="24"/>
          <w:lang w:val="en-US"/>
        </w:rPr>
        <w:fldChar w:fldCharType="end"/>
      </w:r>
      <w:r w:rsidRPr="004F49F5">
        <w:rPr>
          <w:rFonts w:ascii="Arial" w:hAnsi="Arial" w:cs="Arial"/>
          <w:sz w:val="24"/>
          <w:szCs w:val="24"/>
          <w:lang w:val="en-US"/>
        </w:rPr>
        <w:t xml:space="preserve">. Therefore, the latest advanced technology software’s  being adopted in logistics  were reviewed under the sub themes, Automatic Identification (AutoID), communication  and information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plainTextFormattedCitation":"(Bhandari, 2013)","previouslyFormattedCitation":"(Bhandari,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Bhandari, 2013)</w:t>
      </w:r>
      <w:r w:rsidRPr="004F49F5">
        <w:rPr>
          <w:rFonts w:ascii="Arial" w:hAnsi="Arial" w:cs="Arial"/>
          <w:sz w:val="24"/>
          <w:szCs w:val="24"/>
          <w:lang w:val="en-US"/>
        </w:rPr>
        <w:fldChar w:fldCharType="end"/>
      </w:r>
      <w:r w:rsidRPr="004F49F5">
        <w:rPr>
          <w:rFonts w:ascii="Arial" w:hAnsi="Arial" w:cs="Arial"/>
          <w:sz w:val="24"/>
          <w:szCs w:val="24"/>
          <w:lang w:val="en-US"/>
        </w:rPr>
        <w:t>, and e</w:t>
      </w:r>
      <w:r w:rsidRPr="004F49F5">
        <w:rPr>
          <w:rFonts w:ascii="Cambria Math" w:hAnsi="Cambria Math" w:cs="Cambria Math"/>
          <w:sz w:val="24"/>
          <w:szCs w:val="24"/>
          <w:lang w:val="en-US"/>
        </w:rPr>
        <w:t>‐</w:t>
      </w:r>
      <w:r w:rsidRPr="004F49F5">
        <w:rPr>
          <w:rFonts w:ascii="Arial" w:hAnsi="Arial" w:cs="Arial"/>
          <w:sz w:val="24"/>
          <w:szCs w:val="24"/>
          <w:lang w:val="en-US"/>
        </w:rPr>
        <w:t xml:space="preserve">business application (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DOI: 10.1108/17410380910975113 CITATIONS","abstract":"Purpose – The purpose of this paper is to conceptualize e-business adoption and to generate understanding of the range of factors affecting the adoption process. The paper also aims at exploring the perceived impact of e-business adoption on logistics-related processes. Design/methodology/approach – Case study research, by conducting in-depth interviews in eight companies. Findings – E-business adoption is not exclusively a matter of resources. Increased e-business adoption and impact are caused by increased operational compatibility, as well as increased levels of collaboration. In terms of e-business impact this mainly refers to cycle time reductions and quality improvements, rather than direct cost reductions as reported by other authors. Research limitations/implications – The intrinsic weakness of the research method and the way concepts are operationalized limits the ability to generalize findings. Practical implications – Managers should emphasize developing their relationships with their suppliers/customers, in an effort to docommon e-business investments, and should aim to increase their partners’ commitment to the use of these applications. Originality/value – This paper provides empirical evidence from a sector where limited research efforts have taken place. Explanations can be helpful to other researchers involved in the understanding of the adoption of e-business and its impact.","author":[{"dropping-particle":"","family":"Matopoulos","given":"Aristides","non-dropping-particle":"","parse-names":false,"suffix":""},{"dropping-particle":"","family":"Vlachopoulou","given":"Maro and","non-dropping-particle":"","parse-names":false,"suffix":""},{"dropping-particle":"","family":"Manthou","given":"Vicky","non-dropping-particle":"","parse-names":false,"suffix":""}],"container-title":"Journal of Manufacturing Technology Management","id":"ITEM-1","issue":"6","issued":{"date-parts":[["2009"]]},"page":"1-13","title":"Understanding the factors affecting e-business adoption and impact on logistics processes","type":"article-journal","volume":"20"},"uris":["http://www.mendeley.com/documents/?uuid=b5b40e1d-f409-4b42-8214-c641bbe04af2"]}],"mendeley":{"formattedCitation":"(Matopoulos, Vlachopoulou, &amp; Manthou, 2009)","manualFormatting":"Matopoulos, Vlachopoulou &amp; Manthou, 2009)","plainTextFormattedCitation":"(Matopoulos, Vlachopoulou, &amp; Manthou, 2009)","previouslyFormattedCitation":"(Matopoulos, Vlachopoulou, &amp; Manthou, 2009)"},"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Matopoulos, Vlachopoulou &amp; Manthou, 2009)</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p>
    <w:p w14:paraId="41302151" w14:textId="77777777" w:rsidR="004F49F5" w:rsidRPr="004F49F5" w:rsidRDefault="004F49F5" w:rsidP="004F49F5">
      <w:pPr>
        <w:spacing w:after="0" w:line="240" w:lineRule="auto"/>
        <w:jc w:val="both"/>
        <w:rPr>
          <w:rFonts w:ascii="Arial" w:hAnsi="Arial" w:cs="Arial"/>
          <w:sz w:val="24"/>
          <w:szCs w:val="24"/>
          <w:lang w:val="en-US"/>
        </w:rPr>
      </w:pPr>
    </w:p>
    <w:p w14:paraId="6E7AE5A8" w14:textId="77777777" w:rsidR="004F49F5" w:rsidRPr="004F49F5" w:rsidRDefault="004F49F5" w:rsidP="004F49F5">
      <w:pPr>
        <w:keepNext/>
        <w:keepLines/>
        <w:spacing w:after="0" w:line="240" w:lineRule="auto"/>
        <w:ind w:left="360" w:hanging="360"/>
        <w:jc w:val="both"/>
        <w:outlineLvl w:val="2"/>
        <w:rPr>
          <w:rFonts w:ascii="Arial" w:eastAsia="Calibri" w:hAnsi="Arial" w:cs="Arial"/>
          <w:b/>
          <w:color w:val="595959" w:themeColor="text1" w:themeTint="A6"/>
          <w:sz w:val="24"/>
          <w:szCs w:val="24"/>
          <w:lang w:val="en-US"/>
        </w:rPr>
      </w:pPr>
      <w:r w:rsidRPr="004F49F5">
        <w:rPr>
          <w:rFonts w:ascii="Arial" w:eastAsia="Calibri" w:hAnsi="Arial" w:cs="Arial"/>
          <w:b/>
          <w:color w:val="595959" w:themeColor="text1" w:themeTint="A6"/>
          <w:sz w:val="24"/>
          <w:szCs w:val="24"/>
          <w:lang w:val="en-US"/>
        </w:rPr>
        <w:t>2.1 Automatic Identification Technology</w:t>
      </w:r>
    </w:p>
    <w:p w14:paraId="7BC957F0" w14:textId="77777777" w:rsidR="004F49F5" w:rsidRPr="004F49F5" w:rsidRDefault="004F49F5" w:rsidP="004F49F5">
      <w:pPr>
        <w:rPr>
          <w:lang w:val="en-US"/>
        </w:rPr>
      </w:pPr>
    </w:p>
    <w:p w14:paraId="763F8067"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sz w:val="24"/>
          <w:szCs w:val="24"/>
          <w:lang w:val="en-US"/>
        </w:rPr>
        <w:t xml:space="preserve">Automatic Identification (Auto ID) technology is the term used to describe the direct inputting of  data or information into the computer system, where programmable reasoning controllers or any microprocessor-controlled device is used without operating a keyboard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plainTextFormattedCitation":"(Bhandari, 2013)","previouslyFormattedCitation":"(Bhandari,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Bhandari, 2013)</w:t>
      </w:r>
      <w:r w:rsidRPr="004F49F5">
        <w:rPr>
          <w:rFonts w:ascii="Arial" w:hAnsi="Arial" w:cs="Arial"/>
          <w:sz w:val="24"/>
          <w:szCs w:val="24"/>
          <w:lang w:val="en-US"/>
        </w:rPr>
        <w:fldChar w:fldCharType="end"/>
      </w:r>
      <w:r w:rsidRPr="004F49F5">
        <w:rPr>
          <w:rFonts w:ascii="Arial" w:hAnsi="Arial" w:cs="Arial"/>
          <w:sz w:val="24"/>
          <w:szCs w:val="24"/>
          <w:lang w:val="en-US"/>
        </w:rPr>
        <w:t>. The data capturing tools are optical scanning, electronic-pen notepads, voice recognition and robotics. Electronic Data Interchange (EDI), Electronic Fund transfer (EFT), intranet, internet and extranet enable such technolog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Asadi","given":"Shokoofeh.","non-dropping-particle":"","parse-names":false,"suffix":""}],"container-title":"Logistics Operations and Management, Concepts and Models.","edition":"1st","id":"ITEM-1","issued":{"date-parts":[["2011"]]},"page":"221-244","publisher":"Elsevier,","publisher-place":"32 James Town Road London .NW","title":"Logistics System: Information and Communication Technology :","type":"chapter"},"uris":["http://www.mendeley.com/documents/?uuid=9b9efb0d-6c1d-4e9c-a927-b93b48fe08fd"]}],"mendeley":{"formattedCitation":"(Asadi, 2011)","manualFormatting":"Asadi, 2011","plainTextFormattedCitation":"(Asadi, 2011)","previouslyFormattedCitation":"(Asadi, 2011)"},"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Asadi, 2011</w:t>
      </w:r>
      <w:r w:rsidRPr="004F49F5">
        <w:rPr>
          <w:rFonts w:ascii="Arial" w:hAnsi="Arial" w:cs="Arial"/>
          <w:sz w:val="24"/>
          <w:szCs w:val="24"/>
          <w:lang w:val="en-US"/>
        </w:rPr>
        <w:fldChar w:fldCharType="end"/>
      </w:r>
      <w:r w:rsidRPr="004F49F5">
        <w:rPr>
          <w:rFonts w:ascii="Arial" w:hAnsi="Arial" w:cs="Arial"/>
          <w:sz w:val="24"/>
          <w:szCs w:val="24"/>
          <w:lang w:val="en-US"/>
        </w:rPr>
        <w:t xml:space="preserve">). Additionally, the tools include Bar Coding, </w:t>
      </w:r>
      <w:r w:rsidRPr="004F49F5">
        <w:rPr>
          <w:rFonts w:ascii="Arial" w:hAnsi="Arial" w:cs="Arial"/>
          <w:color w:val="000000"/>
          <w:sz w:val="24"/>
          <w:szCs w:val="24"/>
          <w:lang w:val="en-US"/>
        </w:rPr>
        <w:t>Radio Frequency Identification (RFID)</w:t>
      </w:r>
      <w:r w:rsidRPr="004F49F5">
        <w:rPr>
          <w:rFonts w:ascii="Arial" w:hAnsi="Arial" w:cs="Arial"/>
          <w:sz w:val="24"/>
          <w:szCs w:val="24"/>
          <w:lang w:val="en-US"/>
        </w:rPr>
        <w:t xml:space="preserve"> and voice recognition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plainTextFormattedCitation":"(Bhandari, 2013)","previouslyFormattedCitation":"(Bhandari,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Bhandari, 2013)</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p>
    <w:p w14:paraId="7D2DF71C" w14:textId="77777777" w:rsidR="004F49F5" w:rsidRPr="004F49F5" w:rsidRDefault="004F49F5" w:rsidP="004F49F5">
      <w:pPr>
        <w:spacing w:after="0" w:line="240" w:lineRule="auto"/>
        <w:jc w:val="both"/>
        <w:rPr>
          <w:rFonts w:ascii="Arial" w:hAnsi="Arial" w:cs="Arial"/>
          <w:sz w:val="24"/>
          <w:szCs w:val="24"/>
          <w:lang w:val="en-US"/>
        </w:rPr>
      </w:pPr>
    </w:p>
    <w:p w14:paraId="676DEB93" w14:textId="77777777" w:rsidR="004F49F5" w:rsidRPr="004F49F5" w:rsidRDefault="004F49F5" w:rsidP="004F49F5">
      <w:pPr>
        <w:spacing w:after="0" w:line="240" w:lineRule="auto"/>
        <w:jc w:val="both"/>
        <w:rPr>
          <w:rFonts w:ascii="Arial" w:eastAsia="Calibri" w:hAnsi="Arial" w:cs="Arial"/>
          <w:noProof/>
          <w:sz w:val="24"/>
          <w:szCs w:val="24"/>
        </w:rPr>
      </w:pPr>
      <w:r w:rsidRPr="004F49F5">
        <w:rPr>
          <w:rFonts w:ascii="Arial" w:hAnsi="Arial" w:cs="Arial"/>
          <w:sz w:val="24"/>
          <w:szCs w:val="24"/>
          <w:lang w:val="en-US"/>
        </w:rPr>
        <w:t xml:space="preserve">The main strategy of the order picking system, is how much automation is utilised and whether pickers move between pick spaces or whether items are automatically delivered to them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Order picking can be defined as the retrieval of stock keeping units from a warehouse according to a pick list generated from a customer order prior to the despatch of the completed order to the customer. There is a variety of order picking systems that are used in warehouses and distribution centres and the choice of system will determine the amount and type of manual handling that occurs within those locations. In order to understand the factors that influence the design of order picking systems a literature review was undertaken and telephone interviews were conducted with six industry stakeholders. The stakeholders included were two retailers with distribution networks operating across the UK, two specifiers who design order picking systems of different types and complexity for the end users, and two major suppliers of order picking systems. The factors that influence the amount of manual handling within warehouses and distribution centres are complex and inter-locking. The key factor is the design of the order picking system, particularly how much automation is used and whether pickers travel between pick slots or whether items are automatically delivered to them. It also depends on the nature of the goods that the warehouse handles. There are financial trade-offs between high capital costs of automated systems, and increased labour costs in manual systems. This report and the work it describes were funded by the Health and Safety Executive (HSE). Its contents, including any opinions and/or conclusions expressed, are those of the authors alone and do not necessarily reflect HSE policy.","author":[{"dropping-particle":"","family":"Webster","given":"Jennifer","non-dropping-particle":"","parse-names":false,"suffix":""},{"dropping-particle":"","family":"Dalby","given":"Melanie","non-dropping-particle":"","parse-names":false,"suffix":""},{"dropping-particle":"","family":"Fox","given":"David","non-dropping-particle":"","parse-names":false,"suffix":""},{"dropping-particle":"","family":"Pinder","given":"Andrew DJ","non-dropping-particle":"","parse-names":false,"suffix":""}],"id":"ITEM-1","issued":{"date-parts":[["2014"]]},"number-of-pages":"1-51","title":"Factors in the design of order picking systems that influence manual handling practices. Prepared by the Health and Safety Laboratory for the Health and Safety Executive 2014","type":"report"},"uris":["http://www.mendeley.com/documents/?uuid=639935bc-2b1e-4236-86f0-21afa570373b"]}],"mendeley":{"formattedCitation":"(Webster, Dalby, Fox, &amp; Pinder, 2014)","manualFormatting":"(Webster, Dalby,  Fox &amp; Pinder, 2014)","plainTextFormattedCitation":"(Webster, Dalby, Fox, &amp; Pinder, 2014)","previouslyFormattedCitation":"(Webster, Dalby, Fox, &amp; Pinder, 2014)"},"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Webster, Dalby,  Fox &amp; Pinder, 2014)</w:t>
      </w:r>
      <w:r w:rsidRPr="004F49F5">
        <w:rPr>
          <w:rFonts w:ascii="Arial" w:hAnsi="Arial" w:cs="Arial"/>
          <w:sz w:val="24"/>
          <w:szCs w:val="24"/>
          <w:lang w:val="en-US"/>
        </w:rPr>
        <w:fldChar w:fldCharType="end"/>
      </w:r>
      <w:r w:rsidRPr="004F49F5">
        <w:rPr>
          <w:rFonts w:ascii="Arial" w:hAnsi="Arial" w:cs="Arial"/>
          <w:sz w:val="24"/>
          <w:szCs w:val="24"/>
          <w:lang w:val="en-US"/>
        </w:rPr>
        <w:t xml:space="preserve">.  Order picking typically account for  50-75% of the total operational expenses for a warehous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Koster, R., Le-Duc, T. &amp; Roodbergen","given":"K.J.","non-dropping-particle":"De","parse-names":false,"suffix":""}],"container-title":"European Journal of Operational Research","id":"ITEM-1","issue":"2","issued":{"date-parts":[["2007"]]},"page":"481–501","title":"Design and Control of Warehouse Order Picking: A Literature Review.","type":"article-journal","volume":"182"},"uris":["http://www.mendeley.com/documents/?uuid=4fffc153-39e9-4b77-a396-6422544dc249"]}],"mendeley":{"formattedCitation":"(De Koster, R., Le-Duc, T. &amp; Roodbergen, 2007)","manualFormatting":"(De Koster, Le-Duc &amp; Roodbergen, 2007)","plainTextFormattedCitation":"(De Koster, R., Le-Duc, T. &amp; Roodbergen, 2007)","previouslyFormattedCitation":"(De Koster, R., Le-Duc, T. &amp; Roodbergen, 2007)"},"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De Koster, Le-Duc &amp; Roodbergen, 2007)</w:t>
      </w:r>
      <w:r w:rsidRPr="004F49F5">
        <w:rPr>
          <w:rFonts w:ascii="Arial" w:hAnsi="Arial" w:cs="Arial"/>
          <w:sz w:val="24"/>
          <w:szCs w:val="24"/>
          <w:lang w:val="en-US"/>
        </w:rPr>
        <w:fldChar w:fldCharType="end"/>
      </w:r>
      <w:r w:rsidRPr="004F49F5">
        <w:rPr>
          <w:rFonts w:ascii="Arial" w:hAnsi="Arial" w:cs="Arial"/>
          <w:sz w:val="24"/>
          <w:szCs w:val="24"/>
          <w:lang w:val="en-US"/>
        </w:rPr>
        <w:t xml:space="preserve">. Any  inefficiency in order picking can lead to unsatisfactory service and high operational expenses for the warehouse, and the entire supply chain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Koster, R., Le-Duc, T. &amp; Roodbergen","given":"K.J.","non-dropping-particle":"De","parse-names":false,"suffix":""}],"container-title":"European Journal of Operational Research","id":"ITEM-1","issue":"2","issued":{"date-parts":[["2007"]]},"page":"481–501","title":"Design and Control of Warehouse Order Picking: A Literature Review.","type":"article-journal","volume":"182"},"uris":["http://www.mendeley.com/documents/?uuid=4fffc153-39e9-4b77-a396-6422544dc249"]}],"mendeley":{"formattedCitation":"(De Koster, R., Le-Duc, T. &amp; Roodbergen, 2007)","manualFormatting":"(De Koster et al., 2007)","plainTextFormattedCitation":"(De Koster, R., Le-Duc, T. &amp; Roodbergen, 2007)","previouslyFormattedCitation":"(De Koster, R., Le-Duc, T. &amp; Roodbergen, 2007)"},"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De Koster </w:t>
      </w:r>
      <w:r w:rsidRPr="004F49F5">
        <w:rPr>
          <w:rFonts w:ascii="Arial" w:hAnsi="Arial" w:cs="Arial"/>
          <w:i/>
          <w:noProof/>
          <w:sz w:val="24"/>
          <w:szCs w:val="24"/>
          <w:lang w:val="en-US"/>
        </w:rPr>
        <w:t>et al.,</w:t>
      </w:r>
      <w:r w:rsidRPr="004F49F5">
        <w:rPr>
          <w:rFonts w:ascii="Arial" w:hAnsi="Arial" w:cs="Arial"/>
          <w:noProof/>
          <w:sz w:val="24"/>
          <w:szCs w:val="24"/>
          <w:lang w:val="en-US"/>
        </w:rPr>
        <w:t xml:space="preserve"> 2007)</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r w:rsidRPr="004F49F5">
        <w:rPr>
          <w:rFonts w:ascii="Arial" w:eastAsia="Calibri" w:hAnsi="Arial" w:cs="Arial"/>
          <w:noProof/>
          <w:sz w:val="24"/>
          <w:szCs w:val="24"/>
        </w:rPr>
        <w:t xml:space="preserve">The picking techniques that are as of now being used in warehouses incorporate paper pick list, pick by the label, pick by voice, barcode scanner, radio frequency identifciation, pick light/pick to light, put to light and automated picking </w:t>
      </w:r>
      <w:r w:rsidRPr="004F49F5">
        <w:rPr>
          <w:rFonts w:ascii="Arial" w:eastAsia="Calibri" w:hAnsi="Arial" w:cs="Arial"/>
          <w:sz w:val="24"/>
          <w:szCs w:val="24"/>
        </w:rPr>
        <w:t>(</w:t>
      </w:r>
      <w:r w:rsidRPr="004F49F5">
        <w:rPr>
          <w:rFonts w:ascii="Arial" w:eastAsia="Calibri" w:hAnsi="Arial" w:cs="Arial"/>
          <w:noProof/>
          <w:sz w:val="24"/>
          <w:szCs w:val="24"/>
        </w:rPr>
        <w:t xml:space="preserve">Gwynne, 2014). </w:t>
      </w:r>
    </w:p>
    <w:p w14:paraId="7EF350B9" w14:textId="77777777" w:rsidR="004F49F5" w:rsidRPr="004F49F5" w:rsidRDefault="004F49F5" w:rsidP="004F49F5">
      <w:pPr>
        <w:spacing w:after="0" w:line="240" w:lineRule="auto"/>
        <w:jc w:val="both"/>
        <w:rPr>
          <w:rFonts w:ascii="Arial" w:hAnsi="Arial" w:cs="Arial"/>
          <w:sz w:val="24"/>
          <w:szCs w:val="24"/>
          <w:lang w:val="en-US"/>
        </w:rPr>
      </w:pPr>
    </w:p>
    <w:p w14:paraId="576CBFBE"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sz w:val="24"/>
          <w:szCs w:val="24"/>
          <w:lang w:val="en-US"/>
        </w:rPr>
        <w:t xml:space="preserve">A study b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Biju, M. K. and Faisalu","given":"U.","non-dropping-particle":"","parse-names":false,"suffix":""}],"container-title":"International Journal of Advanced Research in Management and Social Sciences","id":"ITEM-1","issue":"3","issued":{"date-parts":[["2013"]]},"page":"138-149","title":"A Study on the Application of new Tools of Supply Chain Management among Suppliers and Transporters of Corporate Retailers in Kerala.","type":"article-journal","volume":"2"},"uris":["http://www.mendeley.com/documents/?uuid=0cea7baf-a5fd-4721-89e0-5112e3e2ffa4"]}],"mendeley":{"formattedCitation":"(Biju, M. K. and Faisalu, 2013)","manualFormatting":"Biju &amp; Faisalu (2013)","plainTextFormattedCitation":"(Biju, M. K. and Faisalu, 2013)","previouslyFormattedCitation":"(Biju, M. K. and Faisalu,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Biju &amp; Faisalu (2013)</w:t>
      </w:r>
      <w:r w:rsidRPr="004F49F5">
        <w:rPr>
          <w:rFonts w:ascii="Arial" w:hAnsi="Arial" w:cs="Arial"/>
          <w:sz w:val="24"/>
          <w:szCs w:val="24"/>
          <w:lang w:val="en-US"/>
        </w:rPr>
        <w:fldChar w:fldCharType="end"/>
      </w:r>
      <w:r w:rsidRPr="004F49F5">
        <w:rPr>
          <w:rFonts w:ascii="Arial" w:hAnsi="Arial" w:cs="Arial"/>
          <w:sz w:val="24"/>
          <w:szCs w:val="24"/>
          <w:lang w:val="en-US"/>
        </w:rPr>
        <w:t xml:space="preserve"> established that  most organisations use bar coding now. They opined that most AutoID software are essential and should be implemented.  These bar codes increase efficiency in three ways: speed, accuracy and reliabilit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Sople","given":"V.V.","non-dropping-particle":"","parse-names":false,"suffix":""}],"edition":"Second","id":"ITEM-1","issued":{"date-parts":[["2010"]]},"number-of-pages":"1-214","publisher":"Pearson Education","publisher-place":"New Delhi","title":"Logistics Management","type":"book"},"uris":["http://www.mendeley.com/documents/?uuid=4d957b30-56c4-473a-9584-9f3ce0860384"]}],"mendeley":{"formattedCitation":"(Sople, 2010)","plainTextFormattedCitation":"(Sople, 2010)","previouslyFormattedCitation":"(Sople, 2010)"},"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Sople, 2010)</w:t>
      </w:r>
      <w:r w:rsidRPr="004F49F5">
        <w:rPr>
          <w:rFonts w:ascii="Arial" w:hAnsi="Arial" w:cs="Arial"/>
          <w:sz w:val="24"/>
          <w:szCs w:val="24"/>
          <w:lang w:val="en-US"/>
        </w:rPr>
        <w:fldChar w:fldCharType="end"/>
      </w:r>
      <w:r w:rsidRPr="004F49F5">
        <w:rPr>
          <w:rFonts w:ascii="Arial" w:hAnsi="Arial" w:cs="Arial"/>
          <w:sz w:val="24"/>
          <w:szCs w:val="24"/>
          <w:lang w:val="en-US"/>
        </w:rPr>
        <w:t>. In a similar study by</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Gwynne","given":"Richards.","non-dropping-particle":"","parse-names":false,"suffix":""}],"edition":"Second","id":"ITEM-1","issued":{"date-parts":[["2014"]]},"number-of-pages":"1-427","publisher":"Kogan Page limited","publisher-place":"London, U.K.","title":"Warehouse Management: A Complete Guide to Improving Efficiency and Minimising Costs in Modern Warehouse.","type":"book"},"uris":["http://www.mendeley.com/documents/?uuid=c8d152e1-a729-4523-b578-19ce5141505c"]}],"mendeley":{"formattedCitation":"(Gwynne, 2014)","manualFormatting":" Gwynne  (2014)","plainTextFormattedCitation":"(Gwynne, 2014)","previouslyFormattedCitation":"(Gwynne, 2014)"},"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 Gwynne  (2014)</w:t>
      </w:r>
      <w:r w:rsidRPr="004F49F5">
        <w:rPr>
          <w:rFonts w:ascii="Arial" w:hAnsi="Arial" w:cs="Arial"/>
          <w:sz w:val="24"/>
          <w:szCs w:val="24"/>
          <w:lang w:val="en-US"/>
        </w:rPr>
        <w:fldChar w:fldCharType="end"/>
      </w:r>
      <w:r w:rsidRPr="004F49F5">
        <w:rPr>
          <w:rFonts w:ascii="Arial" w:hAnsi="Arial" w:cs="Arial"/>
          <w:sz w:val="24"/>
          <w:szCs w:val="24"/>
          <w:lang w:val="en-US"/>
        </w:rPr>
        <w:t xml:space="preserve"> it was shown that various producers  have presented  a joined voice and automated guided vehicle (AGV) or laser guided forklift truck system. By implementing both systems simultaneously, productivity improved by up to 70%.  A related investigation b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10.3846/20294913.2012.661176","ISBN":"20294913","ISSN":"2029-4913","PMID":"74130403","abstract":"The enterprise resource planning (ERP) software market has been growing at a very fast pace over the last few years and has been predicted to keep growing rapidly in the long term. ERP systems have the potential to integrate seamlessly organizational processes using common shared information and data flows. Enterprises recently tend to implement their new enterprise information systems like ERP system in order to gain their competitive advantages and bring up their business efficiency, but the efficiency gained from this new implementation is not quite clear and is difficult to be identified. This paper presents a case study of ERP systems implementation in international construction materials procurement and purchasing company in Latvia. Specifically, this paper briefly described the business processes involved in the manufacturing and construction company and illustrated how ERP systems could be implemented and the efficiency of management system consequently enhanced. For an international company, the headquarters’ successful experience can provide a guideline to assist the local office to implement new system effectively and efficiently. ERP information system supports manufacturing process and construction object related information. This paper also argues that ERP systems are an increasingly important source of organizational change with major implications for the organization and management of work. [ABSTRACT FROM AUTHOR]","author":[{"dropping-particle":"","family":"Tambovcevs","given":"Andrejs","non-dropping-particle":"","parse-names":false,"suffix":""}],"container-title":"Technological and Economic Development of Economy","id":"ITEM-1","issue":"1","issued":{"date-parts":[["2012"]]},"page":"67-83","title":"ERP System implementation in Latvian Manufacturing and Construction company","type":"article-journal","volume":"18"},"uris":["http://www.mendeley.com/documents/?uuid=13cc1464-bf5d-460c-9b56-78dd77ec9259"]}],"mendeley":{"formattedCitation":"(Tambovcevs, 2012)","manualFormatting":" Tambovcevs (2012)","plainTextFormattedCitation":"(Tambovcevs, 2012)","previouslyFormattedCitation":"(Tambovcevs,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 Tambovcevs (2012)</w:t>
      </w:r>
      <w:r w:rsidRPr="004F49F5">
        <w:rPr>
          <w:rFonts w:ascii="Arial" w:hAnsi="Arial" w:cs="Arial"/>
          <w:sz w:val="24"/>
          <w:szCs w:val="24"/>
          <w:lang w:val="en-US"/>
        </w:rPr>
        <w:fldChar w:fldCharType="end"/>
      </w:r>
      <w:r w:rsidRPr="004F49F5">
        <w:rPr>
          <w:rFonts w:ascii="Arial" w:hAnsi="Arial" w:cs="Arial"/>
          <w:sz w:val="24"/>
          <w:szCs w:val="24"/>
          <w:lang w:val="en-US"/>
        </w:rPr>
        <w:t xml:space="preserve"> establishes that Enterprise Resource Planning (ERP) system merchants need to work with manufacturing and construction industry professionals to improve more customised results for manufacturing and </w:t>
      </w:r>
      <w:r w:rsidRPr="004F49F5">
        <w:rPr>
          <w:rFonts w:ascii="Arial" w:hAnsi="Arial" w:cs="Arial"/>
          <w:sz w:val="24"/>
          <w:szCs w:val="24"/>
          <w:lang w:val="en-US"/>
        </w:rPr>
        <w:lastRenderedPageBreak/>
        <w:t xml:space="preserve">construction companies. In addition, the recommended that the application of ERP can give considerable benefits.  </w:t>
      </w:r>
    </w:p>
    <w:p w14:paraId="0204C3A7" w14:textId="77777777" w:rsidR="004F49F5" w:rsidRPr="004F49F5" w:rsidRDefault="004F49F5" w:rsidP="004F49F5">
      <w:pPr>
        <w:spacing w:after="0" w:line="240" w:lineRule="auto"/>
        <w:jc w:val="both"/>
        <w:rPr>
          <w:rFonts w:ascii="Arial" w:hAnsi="Arial" w:cs="Arial"/>
          <w:sz w:val="24"/>
          <w:szCs w:val="24"/>
          <w:lang w:val="en-US"/>
        </w:rPr>
      </w:pPr>
    </w:p>
    <w:p w14:paraId="0BD2992A"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sz w:val="24"/>
          <w:szCs w:val="24"/>
          <w:lang w:val="en-US"/>
        </w:rPr>
        <w:t xml:space="preserve">In addition, problems concerning the monitoring and locating of materials on-site have become an incredible concern in construction industry as materials always come in bulk without proper identification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Kasim","given":"Narimah","non-dropping-particle":"","parse-names":false,"suffix":""},{"dropping-particle":"","family":"Liwan","given":"Siti Radziah","non-dropping-particle":"","parse-names":false,"suffix":""},{"dropping-particle":"","family":"Shamsuddin","given":"Alina","non-dropping-particle":"","parse-names":false,"suffix":""},{"dropping-particle":"","family":"Zainal","given":"Rozlin and","non-dropping-particle":"","parse-names":false,"suffix":""},{"dropping-particle":"","family":"Kamaruddin","given":"Naadira Che","non-dropping-particle":"","parse-names":false,"suffix":""}],"container-title":"Proceedings International Conference of Technology Management , Business and Entreprenuership","id":"ITEM-1","issued":{"date-parts":[["2012"]]},"page":"447- 452","title":"Improving on-Site Materials Tracking for Inventory Management in Construction Projects","type":"paper-conference"},"uris":["http://www.mendeley.com/documents/?uuid=77494240-6f66-4be1-bdf5-52800da296e8"]}],"mendeley":{"formattedCitation":"(Kasim, Liwan, Shamsuddin, Zainal, &amp; Kamaruddin, 2012)","manualFormatting":"(Kasim, Liwan, Shamsuddin, Zainal &amp; Kamaruddin, 2012)","plainTextFormattedCitation":"(Kasim, Liwan, Shamsuddin, Zainal, &amp; Kamaruddin, 2012)","previouslyFormattedCitation":"(Kasim, Liwan, Shamsuddin, Zainal, &amp; Kamaruddin,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Kasim, Liwan, Shamsuddin, Zainal &amp; Kamaruddin, 2012)</w:t>
      </w:r>
      <w:r w:rsidRPr="004F49F5">
        <w:rPr>
          <w:rFonts w:ascii="Arial" w:hAnsi="Arial" w:cs="Arial"/>
          <w:sz w:val="24"/>
          <w:szCs w:val="24"/>
          <w:lang w:val="en-US"/>
        </w:rPr>
        <w:fldChar w:fldCharType="end"/>
      </w:r>
      <w:r w:rsidRPr="004F49F5">
        <w:rPr>
          <w:rFonts w:ascii="Arial" w:hAnsi="Arial" w:cs="Arial"/>
          <w:sz w:val="24"/>
          <w:szCs w:val="24"/>
          <w:lang w:val="en-US"/>
        </w:rPr>
        <w:t xml:space="preserve">. Most importantl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Aberdeen Group","given":"","non-dropping-particle":"","parse-names":false,"suffix":""}],"id":"ITEM-1","issued":{"date-parts":[["2009"]]},"number-of-pages":"1-157","title":"Warehouse Operations, Increase Responsiveness through Automation, Aberdeen Group, Boston, MA.","type":"book"},"uris":["http://www.mendeley.com/documents/?uuid=bfc859db-d1cd-42b1-8e30-712e830e911d"]}],"mendeley":{"formattedCitation":"(Aberdeen Group, 2009a)","manualFormatting":"Aberdeen Group ( 2009)","plainTextFormattedCitation":"(Aberdeen Group, 2009a)","previouslyFormattedCitation":"(Aberdeen Group, 2009a)"},"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Aberdeen Group (2009)</w:t>
      </w:r>
      <w:r w:rsidRPr="004F49F5">
        <w:rPr>
          <w:rFonts w:ascii="Arial" w:hAnsi="Arial" w:cs="Arial"/>
          <w:sz w:val="24"/>
          <w:szCs w:val="24"/>
          <w:lang w:val="en-US"/>
        </w:rPr>
        <w:fldChar w:fldCharType="end"/>
      </w:r>
      <w:r w:rsidRPr="004F49F5">
        <w:rPr>
          <w:rFonts w:ascii="Arial" w:hAnsi="Arial" w:cs="Arial"/>
          <w:sz w:val="24"/>
          <w:szCs w:val="24"/>
          <w:lang w:val="en-US"/>
        </w:rPr>
        <w:t xml:space="preserve"> observed that 70% of best-in-class organisations are more probable than other organisations to accept products without utilising paper documents. All have moved to the utilisation of barcodes, RFID or voice technology.</w:t>
      </w:r>
      <w:r w:rsidRPr="004F49F5">
        <w:rPr>
          <w:rFonts w:ascii="Arial" w:eastAsia="Calibri" w:hAnsi="Arial" w:cs="Arial"/>
          <w:noProof/>
          <w:sz w:val="24"/>
          <w:szCs w:val="24"/>
        </w:rPr>
        <w:t xml:space="preserve"> Thus, </w:t>
      </w:r>
      <w:r w:rsidRPr="004F49F5">
        <w:rPr>
          <w:rFonts w:ascii="Arial" w:hAnsi="Arial" w:cs="Arial"/>
          <w:sz w:val="24"/>
          <w:szCs w:val="24"/>
          <w:lang w:val="en-US"/>
        </w:rPr>
        <w:t>the</w:t>
      </w:r>
      <w:r w:rsidRPr="004F49F5">
        <w:rPr>
          <w:rFonts w:ascii="Arial" w:eastAsia="Calibri" w:hAnsi="Arial" w:cs="Arial"/>
          <w:noProof/>
          <w:sz w:val="24"/>
          <w:szCs w:val="24"/>
        </w:rPr>
        <w:t xml:space="preserve"> inventory levels are updated automatically </w:t>
      </w:r>
      <w:r w:rsidRPr="004F49F5">
        <w:rPr>
          <w:rFonts w:ascii="Arial" w:eastAsia="Calibri" w:hAnsi="Arial" w:cs="Arial"/>
          <w:noProof/>
          <w:sz w:val="24"/>
          <w:szCs w:val="24"/>
        </w:rPr>
        <w:fldChar w:fldCharType="begin" w:fldLock="1"/>
      </w:r>
      <w:r w:rsidRPr="004F49F5">
        <w:rPr>
          <w:rFonts w:ascii="Arial" w:eastAsia="Calibri" w:hAnsi="Arial" w:cs="Arial"/>
          <w:noProof/>
          <w:sz w:val="24"/>
          <w:szCs w:val="24"/>
        </w:rPr>
        <w:instrText>ADDIN CSL_CITATION {"citationItems":[{"id":"ITEM-1","itemData":{"author":[{"dropping-particle":"","family":"Asadi","given":"Shokoofeh.","non-dropping-particle":"","parse-names":false,"suffix":""}],"container-title":"Logistics Operations and Management, Concepts and Models.","edition":"1st","id":"ITEM-1","issued":{"date-parts":[["2011"]]},"page":"221-244","publisher":"Elsevier,","publisher-place":"32 James Town Road London .NW","title":"Logistics System: Information and Communication Technology :","type":"chapter"},"uris":["http://www.mendeley.com/documents/?uuid=9b9efb0d-6c1d-4e9c-a927-b93b48fe08fd"]}],"mendeley":{"formattedCitation":"(Asadi, 2011)","plainTextFormattedCitation":"(Asadi, 2011)","previouslyFormattedCitation":"(Asadi, 2011)"},"properties":{"noteIndex":0},"schema":"https://github.com/citation-style-language/schema/raw/master/csl-citation.json"}</w:instrText>
      </w:r>
      <w:r w:rsidRPr="004F49F5">
        <w:rPr>
          <w:rFonts w:ascii="Arial" w:eastAsia="Calibri" w:hAnsi="Arial" w:cs="Arial"/>
          <w:noProof/>
          <w:sz w:val="24"/>
          <w:szCs w:val="24"/>
        </w:rPr>
        <w:fldChar w:fldCharType="separate"/>
      </w:r>
      <w:r w:rsidRPr="004F49F5">
        <w:rPr>
          <w:rFonts w:ascii="Arial" w:eastAsia="Calibri" w:hAnsi="Arial" w:cs="Arial"/>
          <w:noProof/>
          <w:sz w:val="24"/>
          <w:szCs w:val="24"/>
        </w:rPr>
        <w:t>(Asadi, 2011)</w:t>
      </w:r>
      <w:r w:rsidRPr="004F49F5">
        <w:rPr>
          <w:rFonts w:ascii="Arial" w:eastAsia="Calibri" w:hAnsi="Arial" w:cs="Arial"/>
          <w:noProof/>
          <w:sz w:val="24"/>
          <w:szCs w:val="24"/>
        </w:rPr>
        <w:fldChar w:fldCharType="end"/>
      </w:r>
      <w:r w:rsidRPr="004F49F5">
        <w:rPr>
          <w:rFonts w:ascii="Arial" w:eastAsia="Calibri" w:hAnsi="Arial" w:cs="Arial"/>
          <w:noProof/>
          <w:sz w:val="24"/>
          <w:szCs w:val="24"/>
        </w:rPr>
        <w:t>.</w:t>
      </w:r>
    </w:p>
    <w:p w14:paraId="294A9C48" w14:textId="77777777" w:rsidR="004F49F5" w:rsidRPr="004F49F5" w:rsidRDefault="004F49F5" w:rsidP="004F49F5">
      <w:pPr>
        <w:spacing w:after="0" w:line="240" w:lineRule="auto"/>
        <w:jc w:val="both"/>
        <w:rPr>
          <w:rFonts w:ascii="Arial" w:eastAsia="Calibri" w:hAnsi="Arial" w:cs="Arial"/>
          <w:noProof/>
          <w:sz w:val="24"/>
          <w:szCs w:val="24"/>
        </w:rPr>
      </w:pPr>
    </w:p>
    <w:p w14:paraId="2E5A2D38" w14:textId="77777777" w:rsidR="004F49F5" w:rsidRPr="004F49F5" w:rsidRDefault="004F49F5" w:rsidP="004F49F5">
      <w:pPr>
        <w:keepNext/>
        <w:keepLines/>
        <w:spacing w:after="0" w:line="240" w:lineRule="auto"/>
        <w:ind w:left="360" w:hanging="360"/>
        <w:jc w:val="both"/>
        <w:outlineLvl w:val="2"/>
        <w:rPr>
          <w:rFonts w:ascii="Arial" w:eastAsia="Calibri" w:hAnsi="Arial" w:cs="Arial"/>
          <w:b/>
          <w:color w:val="595959" w:themeColor="text1" w:themeTint="A6"/>
          <w:sz w:val="24"/>
          <w:szCs w:val="24"/>
          <w:lang w:val="en-US"/>
        </w:rPr>
      </w:pPr>
      <w:r w:rsidRPr="004F49F5">
        <w:rPr>
          <w:rFonts w:ascii="Arial" w:eastAsia="Calibri" w:hAnsi="Arial" w:cs="Arial"/>
          <w:b/>
          <w:color w:val="595959" w:themeColor="text1" w:themeTint="A6"/>
          <w:sz w:val="24"/>
          <w:szCs w:val="24"/>
          <w:lang w:val="en-US"/>
        </w:rPr>
        <w:t>2.2 Communication Technology</w:t>
      </w:r>
    </w:p>
    <w:p w14:paraId="54859B57" w14:textId="77777777" w:rsidR="004F49F5" w:rsidRPr="004F49F5" w:rsidRDefault="004F49F5" w:rsidP="004F49F5">
      <w:pPr>
        <w:rPr>
          <w:lang w:val="en-US"/>
        </w:rPr>
      </w:pPr>
    </w:p>
    <w:p w14:paraId="24A54092"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sz w:val="24"/>
          <w:szCs w:val="24"/>
          <w:lang w:val="en-US"/>
        </w:rPr>
        <w:t>All communication, whether oral or written, plays an extremely critical part in business accomplishment.</w:t>
      </w:r>
      <w:r w:rsidRPr="004F49F5">
        <w:rPr>
          <w:rFonts w:ascii="Arial" w:hAnsi="Arial" w:cs="Arial"/>
          <w:noProof/>
          <w:sz w:val="24"/>
          <w:szCs w:val="24"/>
          <w:lang w:val="en-US"/>
        </w:rPr>
        <w:t xml:space="preserv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plainTextFormattedCitation":"(Bhandari, 2013)","previouslyFormattedCitation":"(Bhandari,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Bhandari (2013)</w:t>
      </w:r>
      <w:r w:rsidRPr="004F49F5">
        <w:rPr>
          <w:rFonts w:ascii="Arial" w:hAnsi="Arial" w:cs="Arial"/>
          <w:sz w:val="24"/>
          <w:szCs w:val="24"/>
          <w:lang w:val="en-US"/>
        </w:rPr>
        <w:fldChar w:fldCharType="end"/>
      </w:r>
      <w:r w:rsidRPr="004F49F5">
        <w:rPr>
          <w:rFonts w:ascii="Arial" w:hAnsi="Arial" w:cs="Arial"/>
          <w:sz w:val="24"/>
          <w:szCs w:val="24"/>
          <w:lang w:val="en-US"/>
        </w:rPr>
        <w:t xml:space="preserve"> noted that communication technology facilitates better customer service, leading to competitiveness through the speed and accuracy in the communication. He identified</w:t>
      </w:r>
      <w:r w:rsidRPr="004F49F5">
        <w:rPr>
          <w:rFonts w:ascii="Arial" w:hAnsi="Arial" w:cs="Arial"/>
          <w:noProof/>
          <w:sz w:val="24"/>
          <w:szCs w:val="24"/>
          <w:lang w:val="en-US"/>
        </w:rPr>
        <w:t xml:space="preserve"> the </w:t>
      </w:r>
      <w:r w:rsidRPr="004F49F5">
        <w:rPr>
          <w:rFonts w:ascii="Arial" w:hAnsi="Arial" w:cs="Arial"/>
          <w:sz w:val="24"/>
          <w:szCs w:val="24"/>
          <w:lang w:val="en-US"/>
        </w:rPr>
        <w:t xml:space="preserve">developing communication technologies as follows: Electronic Data Interchange (EDI), Very Small Aperture Terminal (VSAT), Geographical Positioning System (GPS), Geographical Information System (GIS), Automated Guided Vehicle System (AGVS), Information Directed System (IDS) and web-based tracking. </w:t>
      </w:r>
    </w:p>
    <w:p w14:paraId="72AAE8AB" w14:textId="77777777" w:rsidR="004F49F5" w:rsidRPr="004F49F5" w:rsidRDefault="004F49F5" w:rsidP="004F49F5">
      <w:pPr>
        <w:spacing w:after="0" w:line="240" w:lineRule="auto"/>
        <w:jc w:val="both"/>
        <w:rPr>
          <w:rFonts w:ascii="Arial" w:hAnsi="Arial" w:cs="Arial"/>
          <w:sz w:val="24"/>
          <w:szCs w:val="24"/>
          <w:lang w:val="en-US"/>
        </w:rPr>
      </w:pPr>
    </w:p>
    <w:p w14:paraId="21ACDAD7"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sz w:val="24"/>
          <w:szCs w:val="24"/>
          <w:lang w:val="en-US"/>
        </w:rPr>
        <w:t xml:space="preserve">Furthermore, other basic communication software used in logistics and supply chain management are: Material Requirement Planning (MRP), Manufacturing Resources Planning (MRPII) and Enterprise Resource Planning (ERP). Another kind of communication device is the World Wide Web (WWW), a uniform interface that permits worldwide exchange of information using browsers </w:t>
      </w:r>
      <w:r w:rsidRPr="004F49F5">
        <w:rPr>
          <w:rFonts w:ascii="Arial" w:eastAsia="Calibri" w:hAnsi="Arial" w:cs="Arial"/>
          <w:noProof/>
          <w:sz w:val="24"/>
          <w:szCs w:val="24"/>
        </w:rPr>
        <w:fldChar w:fldCharType="begin" w:fldLock="1"/>
      </w:r>
      <w:r w:rsidRPr="004F49F5">
        <w:rPr>
          <w:rFonts w:ascii="Arial" w:eastAsia="Calibri" w:hAnsi="Arial" w:cs="Arial"/>
          <w:noProof/>
          <w:sz w:val="24"/>
          <w:szCs w:val="24"/>
        </w:rPr>
        <w:instrText>ADDIN CSL_CITATION {"citationItems":[{"id":"ITEM-1","itemData":{"author":[{"dropping-particle":"","family":"Asadi","given":"Shokoofeh.","non-dropping-particle":"","parse-names":false,"suffix":""}],"container-title":"Logistics Operations and Management, Concepts and Models.","edition":"1st","id":"ITEM-1","issued":{"date-parts":[["2011"]]},"page":"221-244","publisher":"Elsevier,","publisher-place":"32 James Town Road London .NW","title":"Logistics System: Information and Communication Technology :","type":"chapter"},"uris":["http://www.mendeley.com/documents/?uuid=9b9efb0d-6c1d-4e9c-a927-b93b48fe08fd"]}],"mendeley":{"formattedCitation":"(Asadi, 2011)","plainTextFormattedCitation":"(Asadi, 2011)","previouslyFormattedCitation":"(Asadi, 2011)"},"properties":{"noteIndex":0},"schema":"https://github.com/citation-style-language/schema/raw/master/csl-citation.json"}</w:instrText>
      </w:r>
      <w:r w:rsidRPr="004F49F5">
        <w:rPr>
          <w:rFonts w:ascii="Arial" w:eastAsia="Calibri" w:hAnsi="Arial" w:cs="Arial"/>
          <w:noProof/>
          <w:sz w:val="24"/>
          <w:szCs w:val="24"/>
        </w:rPr>
        <w:fldChar w:fldCharType="separate"/>
      </w:r>
      <w:r w:rsidRPr="004F49F5">
        <w:rPr>
          <w:rFonts w:ascii="Arial" w:eastAsia="Calibri" w:hAnsi="Arial" w:cs="Arial"/>
          <w:noProof/>
          <w:sz w:val="24"/>
          <w:szCs w:val="24"/>
        </w:rPr>
        <w:t>(Asadi, 2011)</w:t>
      </w:r>
      <w:r w:rsidRPr="004F49F5">
        <w:rPr>
          <w:rFonts w:ascii="Arial" w:eastAsia="Calibri" w:hAnsi="Arial" w:cs="Arial"/>
          <w:noProof/>
          <w:sz w:val="24"/>
          <w:szCs w:val="24"/>
        </w:rPr>
        <w:fldChar w:fldCharType="end"/>
      </w:r>
      <w:r w:rsidRPr="004F49F5">
        <w:rPr>
          <w:rFonts w:ascii="Arial" w:eastAsia="Calibri" w:hAnsi="Arial" w:cs="Arial"/>
          <w:noProof/>
          <w:sz w:val="24"/>
          <w:szCs w:val="24"/>
        </w:rPr>
        <w:t xml:space="preserve">. </w:t>
      </w:r>
      <w:r w:rsidRPr="004F49F5">
        <w:rPr>
          <w:rFonts w:ascii="Arial" w:hAnsi="Arial" w:cs="Arial"/>
          <w:sz w:val="24"/>
          <w:szCs w:val="24"/>
          <w:lang w:val="en-US"/>
        </w:rPr>
        <w:t xml:space="preserve">The use of communication technology software is a tactical  plan that enhances a firm’s effectiveness, permitting cost reduction and improving efficienc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ISBN":"978-953-51-0367-7","author":[{"dropping-particle":"","family":"Quesada","given":"Henry","non-dropping-particle":"","parse-names":false,"suffix":""},{"dropping-particle":"","family":"Gazo","given":"Rado","non-dropping-particle":"","parse-names":false,"suffix":""},{"dropping-particle":"","family":"Sanchez","given":"Scarlett","non-dropping-particle":"","parse-names":false,"suffix":""}],"container-title":"Pathway to Supply Chain Excellence, InTech, Available from: http: www.intechopen.com/books/pathways-to- supply-chain-excellence/critical-success-factors-for-supply-chain-management-in-wood-industry","id":"ITEM-1","issued":{"date-parts":[["2012"]]},"page":"33-56","title":"Critical Factors Affecting Supply Chain Management: A Case Study in the US Pallet Industry","type":"paper-conference"},"uris":["http://www.mendeley.com/documents/?uuid=903d6c0b-1f9b-4b1a-8b50-2e639d048712"]}],"mendeley":{"formattedCitation":"(Quesada, Gazo, &amp; Sanchez, 2012)","manualFormatting":"(","plainTextFormattedCitation":"(Quesada, Gazo, &amp; Sanchez, 2012)","previouslyFormattedCitation":"(Quesada, Gazo, &amp; Sanchez,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10.5120/8530-2062","ISSN":"09758887","abstract":"In a supply chain, warehousing function is very critical as it acts as a node in linking the material flows between the supplier and customer. In today’s competitive market environment companies are continuously forced to improve their warehousing operations. Many companies have also customized their value proposition to increase their customer service levels, which has led to changes in the role of warehouses. This paper highlights the findings of the study carried out to evaluate performance levels and enhance productivity of the manual warehouses by developing a WMS framework and cost benefit analysis.","author":[{"dropping-particle":"","family":"Ramaa","given":"A.","non-dropping-particle":"","parse-names":false,"suffix":""},{"dropping-particle":"","family":"Subramanya","given":"K N and","non-dropping-particle":"","parse-names":false,"suffix":""},{"dropping-particle":"","family":"RangaswamyR","given":"T M","non-dropping-particle":"","parse-names":false,"suffix":""}],"container-title":"International Journal of Computer Applications","id":"ITEM-1","issue":"1","issued":{"date-parts":[["2012"]]},"page":"14-20","title":"Impact of Warehouse Management System in a Supply Chain","type":"article-journal","volume":"54"},"uris":["http://www.mendeley.com/documents/?uuid=60162070-5957-479c-8be2-ba571de568d8"]}],"mendeley":{"formattedCitation":"(Ramaa, Subramanya, &amp; RangaswamyR, 2012)","manualFormatting":"Ramaa, Subramanya &amp;  Rangaswamy, 2012)","plainTextFormattedCitation":"(Ramaa, Subramanya, &amp; RangaswamyR, 2012)","previouslyFormattedCitation":"(Ramaa, Subramanya, &amp; RangaswamyR,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Ramaa, Subramanya &amp;  Rangaswamy, 2012)</w:t>
      </w:r>
      <w:r w:rsidRPr="004F49F5">
        <w:rPr>
          <w:rFonts w:ascii="Arial" w:hAnsi="Arial" w:cs="Arial"/>
          <w:sz w:val="24"/>
          <w:szCs w:val="24"/>
          <w:lang w:val="en-US"/>
        </w:rPr>
        <w:fldChar w:fldCharType="end"/>
      </w:r>
      <w:r w:rsidRPr="004F49F5">
        <w:rPr>
          <w:rFonts w:ascii="Arial" w:hAnsi="Arial" w:cs="Arial"/>
          <w:sz w:val="24"/>
          <w:szCs w:val="24"/>
          <w:lang w:val="en-US"/>
        </w:rPr>
        <w:t xml:space="preserve">.  The majority of the tracking and monitoring platforms are just web based real-time systems that operators can access from any location that has internet access and a web browser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With a growing sense of urgency for sustainability actions among consumers and most governments around the world, businesses operating in today's global supply chain are under pressure to operate in sustainable manners. Among a wide array of supply chains and logistics activities, the most visible and environmentally damaging element is extensive freight transportation. Two issues pertinent to freight transport activities that are at the center of attention in both public and private sectors are greenhouse gas emissions created by such activities and their dependence on finite petroleum resources. Freight transport-related sustainability issues notwithstanding, transportation roles in national economic welfare and competitiveness in the global market are at stake in addressing the issues. The future of freight transportation will involve a balancing act that, on the one hand, it promotes global competitiveness and economic welfare by ensuring that freight is moved efficiently and reliably within today's global supply chain context. On the other hand, it must ensure that its impacts on the environment are maintained at an appropriate level. As strategies to enhance the sustainability performance of freight transportation continue to be excogitated, the evolving nature necessitates an understanding of the developments. Based on a constant comparison analysis of relevant literature, this paper proffers a conceptualization of strategies currently employed and ideas proposed to promote joint economic-environmental sustainability of freight transportation. It is intended to render a framework for further research and dialogue among public agencies, the industry and academicians as to how the issue of sustainability in the freight transportation context should be addressed to assure long-term success. © (2012) by the Transportation Research Forum. All rights reserved.","author":[{"dropping-particle":"","family":"Ruamsook","given":"K. &amp; E.A. Thomchick","non-dropping-particle":"","parse-names":false,"suffix":""}],"container-title":"53rd Annual Transportation Research Forum, TRF 2012","id":"ITEM-1","issued":{"date-parts":[["2012"]]},"page":"129-165","title":"Sustainable freight transportation: A review of strategies","type":"article-journal","volume":"1"},"uris":["http://www.mendeley.com/documents/?uuid=286034e6-d797-4e20-bd46-3e735165de1c"]}],"mendeley":{"formattedCitation":"(Ruamsook, 2012)","manualFormatting":"(Ruamsook &amp; Thomchick, 2012","plainTextFormattedCitation":"(Ruamsook, 2012)","previouslyFormattedCitation":"(Ruamsook,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Ruamsook &amp; Thomchick, 2012</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An essential factor adversely affecting the performance of construction projects is the improper handling of materials during site activities. In addition, paper-based reports are mostly used to record and exchange information related to the material components within the supply chain, which is problematic and inefficient. Generally, technologies (such as wireless systems and RFID) are not being adequately used to overcome human errors and are not well integrated with project management systems to make tracking and management of materials easier and faster. Findings from a literature review and surveys showed that there is a lack of positive examples of such tools having been used effectively. Therefore, this research focused on the development of a materials tracking system that integrates RFID-based materials management with resources modelling to improve on-site materials tracking. Rapid prototyping was used to develop the system and testing of the system was carried out to examine)","author":[{"dropping-particle":"","family":"Kasim","given":"Narimah","non-dropping-particle":"","parse-names":false,"suffix":""}],"container-title":"Journal of Engineering and Technological Sciences","id":"ITEM-1","issue":"2","issued":{"date-parts":[["2015"]]},"page":"218-230","title":"Intelligent Materials Tracking System for Construction Projects Management","type":"article-journal","volume":"47"},"uris":["http://www.mendeley.com/documents/?uuid=610415df-8688-4c07-a428-d08e815dfc76"]}],"mendeley":{"formattedCitation":"(Kasim, 2015)","manualFormatting":"Kasim, 2015)","plainTextFormattedCitation":"(Kasim, 2015)","previouslyFormattedCitation":"(Kasim, 2015)"},"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Kasim, 2015)</w:t>
      </w:r>
      <w:r w:rsidRPr="004F49F5">
        <w:rPr>
          <w:rFonts w:ascii="Arial" w:hAnsi="Arial" w:cs="Arial"/>
          <w:sz w:val="24"/>
          <w:szCs w:val="24"/>
          <w:lang w:val="en-US"/>
        </w:rPr>
        <w:fldChar w:fldCharType="end"/>
      </w:r>
      <w:r w:rsidRPr="004F49F5">
        <w:rPr>
          <w:rFonts w:ascii="Arial" w:hAnsi="Arial" w:cs="Arial"/>
          <w:sz w:val="24"/>
          <w:szCs w:val="24"/>
          <w:lang w:val="en-US"/>
        </w:rPr>
        <w:t xml:space="preserve">. Based on the Control Theory of Automation, the entire process is automatically controlled and recorded. Inventory activities are computerised to make it easy to locate stock in a warehouse and update record in real tim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Ndonye","given":"Samson Kyalo","non-dropping-particle":"","parse-names":false,"suffix":""}],"container-title":"Researchjournali’s Journal of Supply Chain Management","id":"ITEM-1","issue":"2","issued":{"date-parts":[["2014"]]},"page":"1-18","title":"Influence Of Information Technology On Logistics Performance in Kenya With Reference to Cargo Transportation","type":"article-journal","volume":"1"},"uris":["http://www.mendeley.com/documents/?uuid=10de3b53-6b90-4a38-b207-78782527d588"]}],"mendeley":{"formattedCitation":"(Ndonye, 2014)","manualFormatting":"(Ndonye, 2014)","plainTextFormattedCitation":"(Ndonye, 2014)","previouslyFormattedCitation":"(Ndonye, 2014)"},"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Ndonye, 2014)</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p>
    <w:p w14:paraId="7F54212D" w14:textId="77777777" w:rsidR="004F49F5" w:rsidRPr="004F49F5" w:rsidRDefault="004F49F5" w:rsidP="004F49F5">
      <w:pPr>
        <w:spacing w:after="0" w:line="240" w:lineRule="auto"/>
        <w:jc w:val="both"/>
        <w:rPr>
          <w:rFonts w:ascii="Arial" w:hAnsi="Arial" w:cs="Arial"/>
          <w:noProof/>
          <w:sz w:val="24"/>
          <w:szCs w:val="24"/>
          <w:lang w:val="en-US"/>
        </w:rPr>
      </w:pPr>
    </w:p>
    <w:p w14:paraId="5989A898" w14:textId="77777777" w:rsidR="004F49F5" w:rsidRPr="004F49F5" w:rsidRDefault="004F49F5" w:rsidP="004F49F5">
      <w:pPr>
        <w:keepNext/>
        <w:keepLines/>
        <w:spacing w:after="0" w:line="240" w:lineRule="auto"/>
        <w:ind w:left="360" w:hanging="360"/>
        <w:jc w:val="both"/>
        <w:outlineLvl w:val="2"/>
        <w:rPr>
          <w:rFonts w:ascii="Arial" w:eastAsia="Calibri" w:hAnsi="Arial" w:cs="Arial"/>
          <w:b/>
          <w:noProof/>
          <w:color w:val="595959" w:themeColor="text1" w:themeTint="A6"/>
          <w:sz w:val="24"/>
          <w:szCs w:val="24"/>
          <w:lang w:val="en-US"/>
        </w:rPr>
      </w:pPr>
      <w:r w:rsidRPr="004F49F5">
        <w:rPr>
          <w:rFonts w:ascii="Arial" w:eastAsia="Calibri" w:hAnsi="Arial" w:cs="Arial"/>
          <w:b/>
          <w:noProof/>
          <w:color w:val="595959" w:themeColor="text1" w:themeTint="A6"/>
          <w:sz w:val="24"/>
          <w:szCs w:val="24"/>
          <w:lang w:val="en-US"/>
        </w:rPr>
        <w:t xml:space="preserve">2.3  Information Technology (IT) </w:t>
      </w:r>
    </w:p>
    <w:p w14:paraId="1115A2C4" w14:textId="77777777" w:rsidR="004F49F5" w:rsidRPr="004F49F5" w:rsidRDefault="004F49F5" w:rsidP="004F49F5">
      <w:pPr>
        <w:spacing w:after="0"/>
        <w:rPr>
          <w:lang w:val="en-US"/>
        </w:rPr>
      </w:pPr>
    </w:p>
    <w:p w14:paraId="061200FD" w14:textId="77777777" w:rsidR="004F49F5" w:rsidRPr="004F49F5" w:rsidRDefault="004F49F5" w:rsidP="004F49F5">
      <w:pPr>
        <w:spacing w:after="0" w:line="240" w:lineRule="auto"/>
        <w:contextualSpacing/>
        <w:jc w:val="both"/>
        <w:rPr>
          <w:rFonts w:ascii="Arial" w:hAnsi="Arial" w:cs="Arial"/>
          <w:sz w:val="24"/>
          <w:szCs w:val="24"/>
          <w:lang w:val="en-US"/>
        </w:rPr>
      </w:pPr>
      <w:r w:rsidRPr="004F49F5">
        <w:rPr>
          <w:rFonts w:ascii="Arial" w:hAnsi="Arial" w:cs="Arial"/>
          <w:sz w:val="24"/>
          <w:szCs w:val="24"/>
          <w:lang w:val="en-US"/>
        </w:rPr>
        <w:t xml:space="preserve">Nowadays, the effectiveness and accuracy of distribution systems depend on the transfer of information. Information can be viewed as the life blood of a logistics system  and  it acts as a glue in logistics roles, holding the network together and managing all components of logistics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Asadi","given":"Shokoofeh.","non-dropping-particle":"","parse-names":false,"suffix":""}],"container-title":"Logistics Operations and Management, Concepts and Models.","edition":"1st","id":"ITEM-1","issued":{"date-parts":[["2011"]]},"page":"221-244","publisher":"Elsevier,","publisher-place":"32 James Town Road London .NW","title":"Logistics System: Information and Communication Technology :","type":"chapter"},"uris":["http://www.mendeley.com/documents/?uuid=9b9efb0d-6c1d-4e9c-a927-b93b48fe08fd"]}],"mendeley":{"formattedCitation":"(Asadi, 2011)","manualFormatting":"(Asadi, 2011)","plainTextFormattedCitation":"(Asadi, 2011)","previouslyFormattedCitation":"(Asadi, 2011)"},"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Asadi, 2011)</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r w:rsidRPr="004F49F5">
        <w:rPr>
          <w:rFonts w:ascii="Arial" w:hAnsi="Arial" w:cs="Arial"/>
          <w:noProof/>
          <w:sz w:val="24"/>
          <w:szCs w:val="24"/>
          <w:lang w:val="en-US"/>
        </w:rPr>
        <w:t>The IT tools adopted in logistics and supply chain management are</w:t>
      </w:r>
      <w:r w:rsidRPr="004F49F5">
        <w:rPr>
          <w:rFonts w:ascii="Arial" w:hAnsi="Arial" w:cs="Arial"/>
          <w:sz w:val="24"/>
          <w:szCs w:val="24"/>
          <w:lang w:val="en-US"/>
        </w:rPr>
        <w:t xml:space="preserve"> Enterprise Resource Planning (</w:t>
      </w:r>
      <w:r w:rsidRPr="004F49F5">
        <w:rPr>
          <w:rFonts w:ascii="Arial" w:hAnsi="Arial" w:cs="Arial"/>
          <w:noProof/>
          <w:sz w:val="24"/>
          <w:szCs w:val="24"/>
          <w:lang w:val="en-US"/>
        </w:rPr>
        <w:t>ERP), Distribution Requirement Planning (DRP),</w:t>
      </w:r>
      <w:r w:rsidRPr="004F49F5">
        <w:rPr>
          <w:rFonts w:ascii="Arial" w:hAnsi="Arial" w:cs="Arial"/>
          <w:sz w:val="24"/>
          <w:szCs w:val="24"/>
          <w:lang w:val="en-US"/>
        </w:rPr>
        <w:t xml:space="preserve"> </w:t>
      </w:r>
      <w:r w:rsidRPr="004F49F5">
        <w:rPr>
          <w:rFonts w:ascii="Arial" w:hAnsi="Arial" w:cs="Arial"/>
          <w:noProof/>
          <w:sz w:val="24"/>
          <w:szCs w:val="24"/>
          <w:lang w:val="en-US"/>
        </w:rPr>
        <w:t>Automated Inventory Tracking System (AITS),</w:t>
      </w:r>
      <w:r w:rsidRPr="004F49F5">
        <w:rPr>
          <w:rFonts w:ascii="Arial" w:hAnsi="Arial" w:cs="Arial"/>
          <w:sz w:val="24"/>
          <w:szCs w:val="24"/>
          <w:lang w:val="en-US"/>
        </w:rPr>
        <w:t xml:space="preserve"> </w:t>
      </w:r>
      <w:r w:rsidRPr="004F49F5">
        <w:rPr>
          <w:rFonts w:ascii="Arial" w:eastAsiaTheme="minorEastAsia" w:hAnsi="Arial" w:cs="Arial"/>
          <w:sz w:val="24"/>
          <w:szCs w:val="24"/>
          <w:lang w:val="en-US"/>
        </w:rPr>
        <w:t>Collaborative Planning, Forecasting and Replenishment (CPFR)</w:t>
      </w:r>
      <w:r w:rsidRPr="004F49F5">
        <w:rPr>
          <w:rFonts w:ascii="Arial" w:hAnsi="Arial" w:cs="Arial"/>
          <w:noProof/>
          <w:sz w:val="24"/>
          <w:szCs w:val="24"/>
          <w:lang w:val="en-US"/>
        </w:rPr>
        <w:t xml:space="preserve"> and</w:t>
      </w:r>
      <w:r w:rsidRPr="004F49F5">
        <w:rPr>
          <w:rFonts w:ascii="Arial" w:hAnsi="Arial" w:cs="Arial"/>
          <w:sz w:val="24"/>
          <w:szCs w:val="24"/>
          <w:lang w:val="en-US"/>
        </w:rPr>
        <w:t xml:space="preserve"> </w:t>
      </w:r>
      <w:r w:rsidRPr="004F49F5">
        <w:rPr>
          <w:rFonts w:ascii="Arial" w:hAnsi="Arial" w:cs="Arial"/>
          <w:noProof/>
          <w:sz w:val="24"/>
          <w:szCs w:val="24"/>
          <w:lang w:val="en-US"/>
        </w:rPr>
        <w:t xml:space="preserve">Web-based collaboration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plainTextFormattedCitation":"(Bhandari, 2013)","previouslyFormattedCitation":"(Bhandari,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Bhandari, 2013)</w:t>
      </w:r>
      <w:r w:rsidRPr="004F49F5">
        <w:rPr>
          <w:rFonts w:ascii="Arial" w:hAnsi="Arial" w:cs="Arial"/>
          <w:sz w:val="24"/>
          <w:szCs w:val="24"/>
          <w:lang w:val="en-US"/>
        </w:rPr>
        <w:fldChar w:fldCharType="end"/>
      </w:r>
      <w:r w:rsidRPr="004F49F5">
        <w:rPr>
          <w:rFonts w:ascii="Arial" w:hAnsi="Arial" w:cs="Arial"/>
          <w:sz w:val="24"/>
          <w:szCs w:val="24"/>
          <w:lang w:val="en-US"/>
        </w:rPr>
        <w:t>.</w:t>
      </w:r>
      <w:r w:rsidRPr="004F49F5">
        <w:rPr>
          <w:rFonts w:ascii="Arial" w:hAnsi="Arial" w:cs="Arial"/>
          <w:noProof/>
          <w:sz w:val="24"/>
          <w:szCs w:val="24"/>
          <w:lang w:val="en-US"/>
        </w:rPr>
        <w:t xml:space="preserve"> In earlier times, logistics was more manually rigorous and there was zero ability to  monitor and track the delivery of goods. Nevertheless,  with  the dawn of IT and </w:t>
      </w:r>
      <w:r w:rsidRPr="004F49F5">
        <w:rPr>
          <w:rFonts w:ascii="Arial" w:hAnsi="Arial" w:cs="Arial"/>
          <w:noProof/>
          <w:sz w:val="24"/>
          <w:szCs w:val="24"/>
          <w:lang w:val="en-US"/>
        </w:rPr>
        <w:lastRenderedPageBreak/>
        <w:t xml:space="preserve">technologies such as RFID and GPS, complete visibility in movement of goods is assured, thus resulting in efficient logistics and warehouse management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plainTextFormattedCitation":"(Bhandari, 2013)","previouslyFormattedCitation":"(Bhandari,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Bhandari, 2013)</w:t>
      </w:r>
      <w:r w:rsidRPr="004F49F5">
        <w:rPr>
          <w:rFonts w:ascii="Arial" w:hAnsi="Arial" w:cs="Arial"/>
          <w:sz w:val="24"/>
          <w:szCs w:val="24"/>
          <w:lang w:val="en-US"/>
        </w:rPr>
        <w:fldChar w:fldCharType="end"/>
      </w:r>
      <w:r w:rsidRPr="004F49F5">
        <w:rPr>
          <w:rFonts w:ascii="Arial" w:hAnsi="Arial" w:cs="Arial"/>
          <w:noProof/>
          <w:sz w:val="24"/>
          <w:szCs w:val="24"/>
          <w:lang w:val="en-US"/>
        </w:rPr>
        <w:t xml:space="preserve">. The impact on </w:t>
      </w:r>
      <w:r w:rsidRPr="004F49F5">
        <w:rPr>
          <w:rFonts w:ascii="Arial" w:hAnsi="Arial" w:cs="Arial"/>
          <w:sz w:val="24"/>
          <w:szCs w:val="24"/>
          <w:lang w:val="en-US"/>
        </w:rPr>
        <w:t>management of construction material logistics system is transformative and justifies the need for this study.</w:t>
      </w:r>
    </w:p>
    <w:p w14:paraId="7BBC9DD5" w14:textId="77777777" w:rsidR="004F49F5" w:rsidRPr="004F49F5" w:rsidRDefault="004F49F5" w:rsidP="004F49F5">
      <w:pPr>
        <w:spacing w:after="0" w:line="240" w:lineRule="auto"/>
        <w:contextualSpacing/>
        <w:jc w:val="both"/>
        <w:rPr>
          <w:rFonts w:ascii="Arial" w:eastAsiaTheme="minorEastAsia" w:hAnsi="Arial" w:cs="Arial"/>
          <w:sz w:val="24"/>
          <w:szCs w:val="24"/>
          <w:lang w:val="en-US"/>
        </w:rPr>
      </w:pPr>
    </w:p>
    <w:p w14:paraId="0DFFEFDD" w14:textId="77777777" w:rsidR="004F49F5" w:rsidRPr="004F49F5" w:rsidRDefault="004F49F5" w:rsidP="004F49F5">
      <w:pPr>
        <w:spacing w:after="0" w:line="240" w:lineRule="auto"/>
        <w:jc w:val="both"/>
        <w:rPr>
          <w:rFonts w:ascii="Arial" w:eastAsia="Times New Roman" w:hAnsi="Arial" w:cs="Arial"/>
          <w:sz w:val="24"/>
          <w:szCs w:val="24"/>
          <w:lang w:val="en-US"/>
        </w:rPr>
      </w:pPr>
      <w:r w:rsidRPr="004F49F5">
        <w:rPr>
          <w:rFonts w:ascii="Arial" w:eastAsia="Times New Roman" w:hAnsi="Arial" w:cs="Arial"/>
          <w:sz w:val="24"/>
          <w:szCs w:val="24"/>
          <w:lang w:val="en-US"/>
        </w:rPr>
        <w:t xml:space="preserve">A system completely computerised will  lead to constant monitoring at three stages, specifically at manufactures  sites (off-site), en-route (shipping) and construction sites (on-site)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bstract":"Recent research has indicated that even though construction materials and components may constitute more than fifty percent of total project costs, existing methods for managing them still depend on human skills. This traditional data collection is time and labour-intensive, error-prone, and unreliable, due to the reluctance of workforces to monitor and record the presence of large numbers of material. Automating the task of identifying and tracking construction materials can provide timely and accurate information on materials available to the manager. This paper investigates a new approach for integrating the latest innovations in ADC technologies for real-time data collection in construction. In this approach, the combination of Radio Frequency Identification (RFID), Global Positioning System (GPS), and General Packet Radio System (GPRS) technologies can facilitate extremely low-cost, infrastructure-free, and easy-to-implement solutions to uniquely identify materials, components, and equipment. The presented system is fully automatic and will lead to their location and tracking in three phases, namely, production sites (off-site), en-route (shipping), and construction job sites (on-site), almost instantaneously. ?? 2012 Sharif University of Technology. Production and hosting by Elsevier B.V. All rights reserved.","author":[{"dropping-particle":"","family":"Sardroud","given":"Java Majrouhi","non-dropping-particle":"","parse-names":false,"suffix":""}],"container-title":"Scientia Iranica","id":"ITEM-1","issue":"3","issued":{"date-parts":[["2012"]]},"page":"381-392","publisher":"Elsevier B.V.","title":"Influence of RFID technology on automated management of construction materials and components","type":"article-journal","volume":"19"},"uris":["http://www.mendeley.com/documents/?uuid=8986ce75-b4bd-4e0d-8b14-8346ee6a6bdd"]}],"mendeley":{"formattedCitation":"(Sardroud, 2012)","manualFormatting":"(Sardroud, 2012)","plainTextFormattedCitation":"(Sardroud, 2012)","previouslyFormattedCitation":"(Sardroud, 2012)"},"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Sardroud, 2012)</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DRP enhances stock visibility in the network, leading to reduction in stock level and warehouse space requirements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plainTextFormattedCitation":"(Bhandari, 2013)","previouslyFormattedCitation":"(Bhandari, 2013)"},"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Bhandari, 2013)</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ERP data networks reinforce manufacturing procedure and construction project related information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DOI":"10.3846/20294913.2012.661176","ISBN":"20294913","ISSN":"2029-4913","PMID":"74130403","abstract":"The enterprise resource planning (ERP) software market has been growing at a very fast pace over the last few years and has been predicted to keep growing rapidly in the long term. ERP systems have the potential to integrate seamlessly organizational processes using common shared information and data flows. Enterprises recently tend to implement their new enterprise information systems like ERP system in order to gain their competitive advantages and bring up their business efficiency, but the efficiency gained from this new implementation is not quite clear and is difficult to be identified. This paper presents a case study of ERP systems implementation in international construction materials procurement and purchasing company in Latvia. Specifically, this paper briefly described the business processes involved in the manufacturing and construction company and illustrated how ERP systems could be implemented and the efficiency of management system consequently enhanced. For an international company, the headquarters’ successful experience can provide a guideline to assist the local office to implement new system effectively and efficiently. ERP information system supports manufacturing process and construction object related information. This paper also argues that ERP systems are an increasingly important source of organizational change with major implications for the organization and management of work. [ABSTRACT FROM AUTHOR]","author":[{"dropping-particle":"","family":"Tambovcevs","given":"Andrejs","non-dropping-particle":"","parse-names":false,"suffix":""}],"container-title":"Technological and Economic Development of Economy","id":"ITEM-1","issue":"1","issued":{"date-parts":[["2012"]]},"page":"67-83","title":"ERP System implementation in Latvian Manufacturing and Construction company","type":"article-journal","volume":"18"},"uris":["http://www.mendeley.com/documents/?uuid=13cc1464-bf5d-460c-9b56-78dd77ec9259"]}],"mendeley":{"formattedCitation":"(Tambovcevs, 2012)","manualFormatting":"(Tambovcevs, 2012)","plainTextFormattedCitation":"(Tambovcevs, 2012)","previouslyFormattedCitation":"(Tambovcevs, 2012)"},"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Tambovcevs, 2012)</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This enables  a more rapid response to customer requirements, a reduction in inventory costs, an improvement in service at internal and external levels, an improvement in stock turnover rate and  a decrease in logistics costs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     ","plainTextFormattedCitation":"(Bhandari, 2013)","previouslyFormattedCitation":"(Bhandari, 2013)"},"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 xml:space="preserve">(Bhandari, 2013).     </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w:t>
      </w:r>
    </w:p>
    <w:p w14:paraId="2EA1B1F3" w14:textId="77777777" w:rsidR="004F49F5" w:rsidRPr="004F49F5" w:rsidRDefault="004F49F5" w:rsidP="004F49F5">
      <w:pPr>
        <w:spacing w:after="0" w:line="240" w:lineRule="auto"/>
        <w:jc w:val="both"/>
        <w:rPr>
          <w:rFonts w:ascii="Arial" w:eastAsia="Times New Roman" w:hAnsi="Arial" w:cs="Arial"/>
          <w:sz w:val="24"/>
          <w:szCs w:val="24"/>
          <w:lang w:val="en-US"/>
        </w:rPr>
      </w:pPr>
    </w:p>
    <w:p w14:paraId="0C3487C1" w14:textId="77777777" w:rsidR="004F49F5" w:rsidRPr="004F49F5" w:rsidRDefault="004F49F5" w:rsidP="004F49F5">
      <w:pPr>
        <w:spacing w:after="0" w:line="240" w:lineRule="auto"/>
        <w:jc w:val="both"/>
        <w:rPr>
          <w:rFonts w:ascii="Arial" w:eastAsia="Times New Roman" w:hAnsi="Arial" w:cs="Arial"/>
          <w:sz w:val="24"/>
          <w:szCs w:val="24"/>
          <w:lang w:val="en-US"/>
        </w:rPr>
      </w:pPr>
      <w:r w:rsidRPr="004F49F5">
        <w:rPr>
          <w:rFonts w:ascii="Arial" w:eastAsia="Times New Roman" w:hAnsi="Arial" w:cs="Arial"/>
          <w:sz w:val="24"/>
          <w:szCs w:val="24"/>
          <w:lang w:val="en-US"/>
        </w:rPr>
        <w:t>For logistics to be effective, there should be appropriate information sharing, trust and teamwork among the partners. These can be achieved by the appropriate adoption of new information technology software in the management of logistics systems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uthor":[{"dropping-particle":"","family":"Biju, M. K. and Faisalu","given":"U.","non-dropping-particle":"","parse-names":false,"suffix":""}],"container-title":"International Journal of Advanced Research in Management and Social Sciences","id":"ITEM-1","issue":"3","issued":{"date-parts":[["2013"]]},"page":"138-149","title":"A Study on the Application of new Tools of Supply Chain Management among Suppliers and Transporters of Corporate Retailers in Kerala.","type":"article-journal","volume":"2"},"uris":["http://www.mendeley.com/documents/?uuid=0cea7baf-a5fd-4721-89e0-5112e3e2ffa4"]}],"mendeley":{"formattedCitation":"(Biju, M. K. and Faisalu, 2013)","manualFormatting":"Biju &amp;  Faisalu, 2013)","plainTextFormattedCitation":"(Biju, M. K. and Faisalu, 2013)","previouslyFormattedCitation":"(Biju, M. K. and Faisalu, 2013)"},"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Biju &amp;  Faisalu, 2013)</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An investigation  by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bstract":"-Irrespective of the fact that Logistic firms are making much profit, they still suffer from inefficiency and insecurity. Critically evaluating the introduction of information technology owing to its objectives, it is not concern with how much technology is provided but how well it serves potential users. This cloudy atmosphere therefore provides a fertile ground for the researchers to examine the effects of information technology on Logistic firm's performance in Nairobi Kenya to realize its significant impact on their operations in order to guarantee their profitability and growth. The target population was logistic firms within Nairobi County. Data was collected from 10 firms in the logistic industry suppliers in Nairobi. A set of items, based on the research model, was developed, and aggregated into four scales for measuring the use of IT in company, and three scales for measuring the company performance. The data was analyzed using SPSS and result presented in form of tables and charts. The respondent rate was 93%. On the demographic data, the researcher sought to investigate the age of respondent, 10% of the respondents were aged between 18 to 26 years and 27 to 35 years of age respectively, 20% of respondent were aged between the ages of 36 to 45. On the ownership of the firms, majority 70% followed by other firms 20%, foreign firms was 10% while government does not own any logistic firms. On the extent to which the Information and Technology, the findings reveals over (50%) of the firms are not using IT in their departments and service delivering indicating low level of IT usage among logistic firms in Nairobi County. This shows that the factors that are not covered amount only to 20.9%. It is therefore, means the four factors have a big role to play on the performance of logistic firms in Nairobi County. The ANOVA result for all variables indicates that there was a highly significant relationship between the variables at F = 2.729 and P = 0.000. This implies that there is a strong relationship between the four variables and the performance of logistic firms in Nairobi County","author":[{"dropping-particle":"","family":"Wilson","given":"Macharia Ngombo","non-dropping-particle":"","parse-names":false,"suffix":""},{"dropping-particle":"","family":"Iravo","given":"Mike A","non-dropping-particle":"","parse-names":false,"suffix":""},{"dropping-particle":"","family":"Tirimba","given":"Ondabu Ibrahim and","non-dropping-particle":"","parse-names":false,"suffix":""},{"dropping-particle":"","family":"Ombui","given":"Kepha","non-dropping-particle":"","parse-names":false,"suffix":""}],"container-title":"International Journal of Scientific and Research Publications","id":"ITEM-1","issue":"1","issued":{"date-parts":[["2015"]]},"page":"1-26","title":"Effects of Information Technology on Performance of Logistics Firms in Nairobi County","type":"article-journal","volume":"5"},"uris":["http://www.mendeley.com/documents/?uuid=85a92117-43c7-4b8e-a50b-a87cf5ff9b8d"]}],"mendeley":{"formattedCitation":"(Wilson et al., 2015)","manualFormatting":"Wilson et al. (2015)","plainTextFormattedCitation":"(Wilson et al., 2015)","previouslyFormattedCitation":"(Wilson et al., 2015)"},"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 xml:space="preserve">Wilson </w:t>
      </w:r>
      <w:r w:rsidRPr="004F49F5">
        <w:rPr>
          <w:rFonts w:ascii="Arial" w:eastAsia="Times New Roman" w:hAnsi="Arial" w:cs="Arial"/>
          <w:i/>
          <w:noProof/>
          <w:sz w:val="24"/>
          <w:szCs w:val="24"/>
          <w:lang w:val="en-US"/>
        </w:rPr>
        <w:t>et al.</w:t>
      </w:r>
      <w:r w:rsidRPr="004F49F5">
        <w:rPr>
          <w:rFonts w:ascii="Arial" w:eastAsia="Times New Roman" w:hAnsi="Arial" w:cs="Arial"/>
          <w:noProof/>
          <w:sz w:val="24"/>
          <w:szCs w:val="24"/>
          <w:lang w:val="en-US"/>
        </w:rPr>
        <w:t xml:space="preserve"> (2015)</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revealed that the full adoption of ERP, JIT, RFID, VMI, and having a separate Logistics Department, are not frequent among manufacturers. However, the higher the level of Information Technology use in companies, the more effective and efficient the logistics system will clearly be.  </w:t>
      </w:r>
      <w:r w:rsidRPr="004F49F5">
        <w:rPr>
          <w:rFonts w:ascii="Arial" w:hAnsi="Arial" w:cs="Arial"/>
          <w:sz w:val="24"/>
          <w:szCs w:val="24"/>
          <w:lang w:val="en-US"/>
        </w:rPr>
        <w:t xml:space="preserve">The successful integration of information within an organisation is a powerful enabler for: reduced costs; increased productivity; and improved customer servic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10.5593/SGEM2011/S10.108","ISSN":"1314-2704","abstract":"Informatisation, internationalization and globalization have dramatically changed retail sector; speeding up the retail processes, creating new sale formats, fastening the increase of income etc. During the last decade, logistics influenced the development of retailing by cutting down costs and increasing the service quality level. The main purpose of this paper is to give a comprehensive review of affected logistics and directly caused changes in Western Balkan retailing and global market as well. Among the given trends there is a shorter product life cycle that induces some changes among supply chain members in order to keep profitability, innovation in technology field, RFID technology, automated commercial processes, and EDI system communications. Based on the analysis of relevant foreign literature in the area of logistics, distribution and supply chain management, this paper gives a review of new market trends that have an important impact on logistics. Special attention is given to more significant usage of concept of managing, developing high quality products and services, minimizing stock within supply chain and making sustainable, competitive and strategic advantage of a company by it.","author":[{"dropping-particle":"","family":"Aleksandar, K., Aleksandar, D., and Dejan","given":"K.","non-dropping-particle":"","parse-names":false,"suffix":""}],"container-title":"11th International Multidisciplinary Scientific Geo Conference SGEM2011","id":"ITEM-1","issued":{"date-parts":[["2011"]]},"page":"533-538","title":"Information Technology in Logistics: Advantages, Chalenges and Opportunity for Efficiency from Problem Decision in diferent Activities","type":"article-journal","volume":"2"},"uris":["http://www.mendeley.com/documents/?uuid=230db6dc-1bad-4af9-87e8-345e1686e482"]}],"mendeley":{"formattedCitation":"(Aleksandar, K., Aleksandar, D., and Dejan, 2011)","manualFormatting":"(Aleksandar, Aleksandar &amp; Dejan, 2011)","plainTextFormattedCitation":"(Aleksandar, K., Aleksandar, D., and Dejan, 2011)","previouslyFormattedCitation":"(Aleksandar, K., Aleksandar, D., and Dejan, 2011)"},"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Aleksandar, Aleksandar &amp; Dejan, 2011)</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p>
    <w:p w14:paraId="5648ADBC" w14:textId="77777777" w:rsidR="004F49F5" w:rsidRPr="004F49F5" w:rsidRDefault="004F49F5" w:rsidP="004F49F5">
      <w:pPr>
        <w:spacing w:after="0" w:line="240" w:lineRule="auto"/>
        <w:jc w:val="both"/>
        <w:rPr>
          <w:rFonts w:ascii="Arial" w:hAnsi="Arial" w:cs="Arial"/>
          <w:sz w:val="24"/>
          <w:szCs w:val="24"/>
          <w:lang w:val="en-US"/>
        </w:rPr>
      </w:pPr>
    </w:p>
    <w:p w14:paraId="3D3DEF19" w14:textId="77777777" w:rsidR="004F49F5" w:rsidRPr="004F49F5" w:rsidRDefault="004F49F5" w:rsidP="004F49F5">
      <w:pPr>
        <w:keepNext/>
        <w:keepLines/>
        <w:spacing w:after="0" w:line="240" w:lineRule="auto"/>
        <w:ind w:left="360" w:hanging="360"/>
        <w:jc w:val="both"/>
        <w:outlineLvl w:val="2"/>
        <w:rPr>
          <w:rFonts w:ascii="Arial" w:eastAsia="Calibri" w:hAnsi="Arial" w:cs="Arial"/>
          <w:b/>
          <w:color w:val="595959" w:themeColor="text1" w:themeTint="A6"/>
          <w:sz w:val="24"/>
          <w:szCs w:val="24"/>
          <w:lang w:val="en-US"/>
        </w:rPr>
      </w:pPr>
      <w:r w:rsidRPr="004F49F5">
        <w:rPr>
          <w:rFonts w:ascii="Arial" w:eastAsia="Calibri" w:hAnsi="Arial" w:cs="Arial"/>
          <w:b/>
          <w:color w:val="595959" w:themeColor="text1" w:themeTint="A6"/>
          <w:sz w:val="24"/>
          <w:szCs w:val="24"/>
          <w:lang w:val="en-US"/>
        </w:rPr>
        <w:t>2.4 E-Business Adoption in the Logistics Process</w:t>
      </w:r>
    </w:p>
    <w:p w14:paraId="0C0A57D8" w14:textId="77777777" w:rsidR="004F49F5" w:rsidRPr="004F49F5" w:rsidRDefault="004F49F5" w:rsidP="004F49F5">
      <w:pPr>
        <w:spacing w:line="240" w:lineRule="auto"/>
        <w:rPr>
          <w:lang w:val="en-US"/>
        </w:rPr>
      </w:pPr>
    </w:p>
    <w:p w14:paraId="03D8B112" w14:textId="77777777" w:rsidR="004F49F5" w:rsidRPr="004F49F5" w:rsidRDefault="004F49F5" w:rsidP="004F49F5">
      <w:pPr>
        <w:spacing w:after="0" w:line="240" w:lineRule="auto"/>
        <w:jc w:val="both"/>
        <w:rPr>
          <w:rFonts w:ascii="Arial" w:eastAsia="Calibri" w:hAnsi="Arial" w:cs="Arial"/>
          <w:sz w:val="24"/>
          <w:szCs w:val="24"/>
        </w:rPr>
      </w:pP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DOI: 10.1108/17410380910975113 CITATIONS","abstract":"Purpose – The purpose of this paper is to conceptualize e-business adoption and to generate understanding of the range of factors affecting the adoption process. The paper also aims at exploring the perceived impact of e-business adoption on logistics-related processes. Design/methodology/approach – Case study research, by conducting in-depth interviews in eight companies. Findings – E-business adoption is not exclusively a matter of resources. Increased e-business adoption and impact are caused by increased operational compatibility, as well as increased levels of collaboration. In terms of e-business impact this mainly refers to cycle time reductions and quality improvements, rather than direct cost reductions as reported by other authors. Research limitations/implications – The intrinsic weakness of the research method and the way concepts are operationalized limits the ability to generalize findings. Practical implications – Managers should emphasize developing their relationships with their suppliers/customers, in an effort to docommon e-business investments, and should aim to increase their partners’ commitment to the use of these applications. Originality/value – This paper provides empirical evidence from a sector where limited research efforts have taken place. Explanations can be helpful to other researchers involved in the understanding of the adoption of e-business and its impact.","author":[{"dropping-particle":"","family":"Matopoulos","given":"Aristides","non-dropping-particle":"","parse-names":false,"suffix":""},{"dropping-particle":"","family":"Vlachopoulou","given":"Maro and","non-dropping-particle":"","parse-names":false,"suffix":""},{"dropping-particle":"","family":"Manthou","given":"Vicky","non-dropping-particle":"","parse-names":false,"suffix":""}],"container-title":"Journal of Manufacturing Technology Management","id":"ITEM-1","issue":"6","issued":{"date-parts":[["2009"]]},"page":"1-13","title":"Understanding the factors affecting e-business adoption and impact on logistics processes","type":"article-journal","volume":"20"},"uris":["http://www.mendeley.com/documents/?uuid=b5b40e1d-f409-4b42-8214-c641bbe04af2"]}],"mendeley":{"formattedCitation":"(Matopoulos et al., 2009)","manualFormatting":"Matopoulos, Vlachopoulou &amp; Manthou (2009)","plainTextFormattedCitation":"(Matopoulos et al., 2009)","previouslyFormattedCitation":"(Matopoulos et al., 2009)"},"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Matopoulos, Vlachopoulou &amp; Manthou (2009)</w:t>
      </w:r>
      <w:r w:rsidRPr="004F49F5">
        <w:rPr>
          <w:rFonts w:ascii="Arial" w:hAnsi="Arial" w:cs="Arial"/>
          <w:sz w:val="24"/>
          <w:szCs w:val="24"/>
          <w:lang w:val="en-US"/>
        </w:rPr>
        <w:fldChar w:fldCharType="end"/>
      </w:r>
      <w:r w:rsidRPr="004F49F5">
        <w:rPr>
          <w:rFonts w:ascii="Arial" w:hAnsi="Arial" w:cs="Arial"/>
          <w:sz w:val="24"/>
          <w:szCs w:val="24"/>
          <w:lang w:val="en-US"/>
        </w:rPr>
        <w:t xml:space="preserve"> classified e</w:t>
      </w:r>
      <w:r w:rsidRPr="004F49F5">
        <w:rPr>
          <w:rFonts w:ascii="Cambria Math" w:hAnsi="Cambria Math" w:cs="Cambria Math"/>
          <w:sz w:val="24"/>
          <w:szCs w:val="24"/>
          <w:lang w:val="en-US"/>
        </w:rPr>
        <w:t>‐</w:t>
      </w:r>
      <w:r w:rsidRPr="004F49F5">
        <w:rPr>
          <w:rFonts w:ascii="Arial" w:hAnsi="Arial" w:cs="Arial"/>
          <w:sz w:val="24"/>
          <w:szCs w:val="24"/>
          <w:lang w:val="en-US"/>
        </w:rPr>
        <w:t>business application complexity as inclusive of Internet access, E</w:t>
      </w:r>
      <w:r w:rsidRPr="004F49F5">
        <w:rPr>
          <w:rFonts w:ascii="Cambria Math" w:hAnsi="Cambria Math" w:cs="Cambria Math"/>
          <w:sz w:val="24"/>
          <w:szCs w:val="24"/>
          <w:lang w:val="en-US"/>
        </w:rPr>
        <w:t>‐</w:t>
      </w:r>
      <w:r w:rsidRPr="004F49F5">
        <w:rPr>
          <w:rFonts w:ascii="Arial" w:hAnsi="Arial" w:cs="Arial"/>
          <w:sz w:val="24"/>
          <w:szCs w:val="24"/>
          <w:lang w:val="en-US"/>
        </w:rPr>
        <w:t>mail, Website Intranet, Selling</w:t>
      </w:r>
      <w:r w:rsidRPr="004F49F5">
        <w:rPr>
          <w:rFonts w:ascii="Cambria Math" w:hAnsi="Cambria Math" w:cs="Cambria Math"/>
          <w:sz w:val="24"/>
          <w:szCs w:val="24"/>
          <w:lang w:val="en-US"/>
        </w:rPr>
        <w:t>‐</w:t>
      </w:r>
      <w:r w:rsidRPr="004F49F5">
        <w:rPr>
          <w:rFonts w:ascii="Arial" w:hAnsi="Arial" w:cs="Arial"/>
          <w:sz w:val="24"/>
          <w:szCs w:val="24"/>
          <w:lang w:val="en-US"/>
        </w:rPr>
        <w:t>buying online, Extranet, E</w:t>
      </w:r>
      <w:r w:rsidRPr="004F49F5">
        <w:rPr>
          <w:rFonts w:ascii="Cambria Math" w:hAnsi="Cambria Math" w:cs="Cambria Math"/>
          <w:sz w:val="24"/>
          <w:szCs w:val="24"/>
          <w:lang w:val="en-US"/>
        </w:rPr>
        <w:t>‐</w:t>
      </w:r>
      <w:r w:rsidRPr="004F49F5">
        <w:rPr>
          <w:rFonts w:ascii="Arial" w:hAnsi="Arial" w:cs="Arial"/>
          <w:sz w:val="24"/>
          <w:szCs w:val="24"/>
          <w:lang w:val="en-US"/>
        </w:rPr>
        <w:t>banking, E</w:t>
      </w:r>
      <w:r w:rsidRPr="004F49F5">
        <w:rPr>
          <w:rFonts w:ascii="Cambria Math" w:hAnsi="Cambria Math" w:cs="Cambria Math"/>
          <w:sz w:val="24"/>
          <w:szCs w:val="24"/>
          <w:lang w:val="en-US"/>
        </w:rPr>
        <w:t>‐</w:t>
      </w:r>
      <w:r w:rsidRPr="004F49F5">
        <w:rPr>
          <w:rFonts w:ascii="Arial" w:hAnsi="Arial" w:cs="Arial"/>
          <w:sz w:val="24"/>
          <w:szCs w:val="24"/>
          <w:lang w:val="en-US"/>
        </w:rPr>
        <w:t>marketplace and Collaborative Platforms. Advancement in e</w:t>
      </w:r>
      <w:r w:rsidRPr="004F49F5">
        <w:rPr>
          <w:rFonts w:ascii="Cambria Math" w:hAnsi="Cambria Math" w:cs="Cambria Math"/>
          <w:sz w:val="24"/>
          <w:szCs w:val="24"/>
          <w:lang w:val="en-US"/>
        </w:rPr>
        <w:t>‐</w:t>
      </w:r>
      <w:r w:rsidRPr="004F49F5">
        <w:rPr>
          <w:rFonts w:ascii="Arial" w:hAnsi="Arial" w:cs="Arial"/>
          <w:sz w:val="24"/>
          <w:szCs w:val="24"/>
          <w:lang w:val="en-US"/>
        </w:rPr>
        <w:t xml:space="preserve">business adoption and impact result in enhanced operational reliability and improved levels of partnership. </w:t>
      </w:r>
      <w:r w:rsidRPr="004F49F5">
        <w:rPr>
          <w:rFonts w:ascii="Arial" w:eastAsia="Calibri" w:hAnsi="Arial" w:cs="Arial"/>
          <w:sz w:val="24"/>
          <w:szCs w:val="24"/>
        </w:rPr>
        <w:t>With respect to e</w:t>
      </w:r>
      <w:r w:rsidRPr="004F49F5">
        <w:rPr>
          <w:rFonts w:ascii="Cambria Math" w:eastAsia="Calibri" w:hAnsi="Cambria Math" w:cs="Cambria Math"/>
          <w:sz w:val="24"/>
          <w:szCs w:val="24"/>
        </w:rPr>
        <w:t>‐</w:t>
      </w:r>
      <w:r w:rsidRPr="004F49F5">
        <w:rPr>
          <w:rFonts w:ascii="Arial" w:eastAsia="Calibri" w:hAnsi="Arial" w:cs="Arial"/>
          <w:sz w:val="24"/>
          <w:szCs w:val="24"/>
        </w:rPr>
        <w:t xml:space="preserve">business impact, this for the most part </w:t>
      </w:r>
      <w:r w:rsidRPr="004F49F5">
        <w:rPr>
          <w:rFonts w:ascii="Arial" w:eastAsia="Calibri" w:hAnsi="Arial" w:cs="Arial"/>
          <w:color w:val="000000" w:themeColor="text1"/>
          <w:sz w:val="24"/>
          <w:szCs w:val="24"/>
        </w:rPr>
        <w:t xml:space="preserve">is about  </w:t>
      </w:r>
      <w:r w:rsidRPr="004F49F5">
        <w:rPr>
          <w:rFonts w:ascii="Arial" w:eastAsia="Calibri" w:hAnsi="Arial" w:cs="Arial"/>
          <w:sz w:val="24"/>
          <w:szCs w:val="24"/>
        </w:rPr>
        <w:t xml:space="preserve">process duration reductions and quality enhancements, rather than direct  cost reductions as reported by other researchers </w:t>
      </w:r>
      <w:r w:rsidRPr="004F49F5">
        <w:rPr>
          <w:rFonts w:ascii="Arial" w:eastAsia="Calibri" w:hAnsi="Arial" w:cs="Arial"/>
          <w:sz w:val="24"/>
          <w:szCs w:val="24"/>
        </w:rPr>
        <w:fldChar w:fldCharType="begin" w:fldLock="1"/>
      </w:r>
      <w:r w:rsidRPr="004F49F5">
        <w:rPr>
          <w:rFonts w:ascii="Arial" w:eastAsia="Calibri" w:hAnsi="Arial" w:cs="Arial"/>
          <w:sz w:val="24"/>
          <w:szCs w:val="24"/>
        </w:rPr>
        <w:instrText>ADDIN CSL_CITATION {"citationItems":[{"id":"ITEM-1","itemData":{"DOI":"DOI: 10.1108/17410380910975113 CITATIONS","abstract":"Purpose – The purpose of this paper is to conceptualize e-business adoption and to generate understanding of the range of factors affecting the adoption process. The paper also aims at exploring the perceived impact of e-business adoption on logistics-related processes. Design/methodology/approach – Case study research, by conducting in-depth interviews in eight companies. Findings – E-business adoption is not exclusively a matter of resources. Increased e-business adoption and impact are caused by increased operational compatibility, as well as increased levels of collaboration. In terms of e-business impact this mainly refers to cycle time reductions and quality improvements, rather than direct cost reductions as reported by other authors. Research limitations/implications – The intrinsic weakness of the research method and the way concepts are operationalized limits the ability to generalize findings. Practical implications – Managers should emphasize developing their relationships with their suppliers/customers, in an effort to docommon e-business investments, and should aim to increase their partners’ commitment to the use of these applications. Originality/value – This paper provides empirical evidence from a sector where limited research efforts have taken place. Explanations can be helpful to other researchers involved in the understanding of the adoption of e-business and its impact.","author":[{"dropping-particle":"","family":"Matopoulos","given":"Aristides","non-dropping-particle":"","parse-names":false,"suffix":""},{"dropping-particle":"","family":"Vlachopoulou","given":"Maro and","non-dropping-particle":"","parse-names":false,"suffix":""},{"dropping-particle":"","family":"Manthou","given":"Vicky","non-dropping-particle":"","parse-names":false,"suffix":""}],"container-title":"Journal of Manufacturing Technology Management","id":"ITEM-1","issue":"6","issued":{"date-parts":[["2009"]]},"page":"1-13","title":"Understanding the factors affecting e-business adoption and impact on logistics processes","type":"article-journal","volume":"20"},"uris":["http://www.mendeley.com/documents/?uuid=b5b40e1d-f409-4b42-8214-c641bbe04af2"]}],"mendeley":{"formattedCitation":"(Matopoulos et al., 2009)","manualFormatting":"(Matopoulos et al., 2009)","plainTextFormattedCitation":"(Matopoulos et al., 2009)","previouslyFormattedCitation":"(Matopoulos et al., 2009)"},"properties":{"noteIndex":0},"schema":"https://github.com/citation-style-language/schema/raw/master/csl-citation.json"}</w:instrText>
      </w:r>
      <w:r w:rsidRPr="004F49F5">
        <w:rPr>
          <w:rFonts w:ascii="Arial" w:eastAsia="Calibri" w:hAnsi="Arial" w:cs="Arial"/>
          <w:sz w:val="24"/>
          <w:szCs w:val="24"/>
        </w:rPr>
        <w:fldChar w:fldCharType="separate"/>
      </w:r>
      <w:r w:rsidRPr="004F49F5">
        <w:rPr>
          <w:rFonts w:ascii="Arial" w:eastAsia="Calibri" w:hAnsi="Arial" w:cs="Arial"/>
          <w:noProof/>
          <w:sz w:val="24"/>
          <w:szCs w:val="24"/>
        </w:rPr>
        <w:t xml:space="preserve">(Matopoulos </w:t>
      </w:r>
      <w:r w:rsidRPr="004F49F5">
        <w:rPr>
          <w:rFonts w:ascii="Arial" w:eastAsia="Calibri" w:hAnsi="Arial" w:cs="Arial"/>
          <w:i/>
          <w:noProof/>
          <w:sz w:val="24"/>
          <w:szCs w:val="24"/>
        </w:rPr>
        <w:t>et al.,</w:t>
      </w:r>
      <w:r w:rsidRPr="004F49F5">
        <w:rPr>
          <w:rFonts w:ascii="Arial" w:eastAsia="Calibri" w:hAnsi="Arial" w:cs="Arial"/>
          <w:noProof/>
          <w:sz w:val="24"/>
          <w:szCs w:val="24"/>
        </w:rPr>
        <w:t xml:space="preserve"> 2009)</w:t>
      </w:r>
      <w:r w:rsidRPr="004F49F5">
        <w:rPr>
          <w:rFonts w:ascii="Arial" w:eastAsia="Calibri" w:hAnsi="Arial" w:cs="Arial"/>
          <w:sz w:val="24"/>
          <w:szCs w:val="24"/>
        </w:rPr>
        <w:fldChar w:fldCharType="end"/>
      </w:r>
      <w:r w:rsidRPr="004F49F5">
        <w:rPr>
          <w:rFonts w:ascii="Arial" w:eastAsia="Calibri" w:hAnsi="Arial" w:cs="Arial"/>
          <w:sz w:val="24"/>
          <w:szCs w:val="24"/>
        </w:rPr>
        <w:t>.</w:t>
      </w:r>
    </w:p>
    <w:p w14:paraId="2B0DAA79" w14:textId="77777777" w:rsidR="004F49F5" w:rsidRPr="004F49F5" w:rsidRDefault="004F49F5" w:rsidP="004F49F5">
      <w:pPr>
        <w:spacing w:after="0" w:line="240" w:lineRule="auto"/>
        <w:jc w:val="both"/>
        <w:rPr>
          <w:rFonts w:ascii="Arial" w:eastAsia="Times New Roman" w:hAnsi="Arial" w:cs="Arial"/>
          <w:sz w:val="24"/>
          <w:szCs w:val="24"/>
          <w:lang w:val="en-US"/>
        </w:rPr>
      </w:pPr>
      <w:r w:rsidRPr="004F49F5">
        <w:rPr>
          <w:rFonts w:ascii="Arial" w:eastAsia="Times New Roman" w:hAnsi="Arial" w:cs="Arial"/>
          <w:sz w:val="24"/>
          <w:szCs w:val="24"/>
          <w:lang w:val="en-US"/>
        </w:rPr>
        <w:t xml:space="preserve">E-business application has turned out to be common  because of real time exchange information and funding at the same time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uthor":[{"dropping-particle":"","family":"Sharma, G .K. and Sahu","given":"D. G.","non-dropping-particle":"","parse-names":false,"suffix":""}],"container-title":"International Proceeding of Economics Development and Reserch","id":"ITEM-1","issued":{"date-parts":[["2014"]]},"title":"“Quality in Supply Chain: Case Study of Indian Cement Industry”","type":"paper-conference"},"uris":["http://www.mendeley.com/documents/?uuid=5ee3b83f-ac3f-4221-9a68-fdde44ea5d58"]}],"mendeley":{"formattedCitation":"(Sharma, G .K. and Sahu, 2014)","manualFormatting":"(Sharma &amp; Sahu, 2014)","plainTextFormattedCitation":"(Sharma, G .K. and Sahu, 2014)","previouslyFormattedCitation":"(Sharma, G .K. and Sahu, 2014)"},"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Sharma &amp; Sahu, 2014)</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A study by </w:t>
      </w:r>
      <w:r w:rsidRPr="004F49F5">
        <w:rPr>
          <w:rFonts w:ascii="Arial" w:eastAsia="Calibri" w:hAnsi="Arial" w:cs="Arial"/>
          <w:sz w:val="24"/>
          <w:szCs w:val="24"/>
        </w:rPr>
        <w:fldChar w:fldCharType="begin" w:fldLock="1"/>
      </w:r>
      <w:r w:rsidRPr="004F49F5">
        <w:rPr>
          <w:rFonts w:ascii="Arial" w:eastAsia="Calibri" w:hAnsi="Arial" w:cs="Arial"/>
          <w:sz w:val="24"/>
          <w:szCs w:val="24"/>
        </w:rPr>
        <w:instrText>ADDIN CSL_CITATION {"citationItems":[{"id":"ITEM-1","itemData":{"DOI":"DOI: 10.1108/17410380910975113 CITATIONS","abstract":"Purpose – The purpose of this paper is to conceptualize e-business adoption and to generate understanding of the range of factors affecting the adoption process. The paper also aims at exploring the perceived impact of e-business adoption on logistics-related processes. Design/methodology/approach – Case study research, by conducting in-depth interviews in eight companies. Findings – E-business adoption is not exclusively a matter of resources. Increased e-business adoption and impact are caused by increased operational compatibility, as well as increased levels of collaboration. In terms of e-business impact this mainly refers to cycle time reductions and quality improvements, rather than direct cost reductions as reported by other authors. Research limitations/implications – The intrinsic weakness of the research method and the way concepts are operationalized limits the ability to generalize findings. Practical implications – Managers should emphasize developing their relationships with their suppliers/customers, in an effort to docommon e-business investments, and should aim to increase their partners’ commitment to the use of these applications. Originality/value – This paper provides empirical evidence from a sector where limited research efforts have taken place. Explanations can be helpful to other researchers involved in the understanding of the adoption of e-business and its impact.","author":[{"dropping-particle":"","family":"Matopoulos","given":"Aristides","non-dropping-particle":"","parse-names":false,"suffix":""},{"dropping-particle":"","family":"Vlachopoulou","given":"Maro and","non-dropping-particle":"","parse-names":false,"suffix":""},{"dropping-particle":"","family":"Manthou","given":"Vicky","non-dropping-particle":"","parse-names":false,"suffix":""}],"container-title":"Journal of Manufacturing Technology Management","id":"ITEM-1","issue":"6","issued":{"date-parts":[["2009"]]},"page":"1-13","title":"Understanding the factors affecting e-business adoption and impact on logistics processes","type":"article-journal","volume":"20"},"uris":["http://www.mendeley.com/documents/?uuid=b5b40e1d-f409-4b42-8214-c641bbe04af2"]}],"mendeley":{"formattedCitation":"(Matopoulos et al., 2009)","manualFormatting":"(Matopoulos et al., 2009)","plainTextFormattedCitation":"(Matopoulos et al., 2009)","previouslyFormattedCitation":"(Matopoulos et al., 2009)"},"properties":{"noteIndex":0},"schema":"https://github.com/citation-style-language/schema/raw/master/csl-citation.json"}</w:instrText>
      </w:r>
      <w:r w:rsidRPr="004F49F5">
        <w:rPr>
          <w:rFonts w:ascii="Arial" w:eastAsia="Calibri" w:hAnsi="Arial" w:cs="Arial"/>
          <w:sz w:val="24"/>
          <w:szCs w:val="24"/>
        </w:rPr>
        <w:fldChar w:fldCharType="separate"/>
      </w:r>
      <w:r w:rsidRPr="004F49F5">
        <w:rPr>
          <w:rFonts w:ascii="Arial" w:eastAsia="Calibri" w:hAnsi="Arial" w:cs="Arial"/>
          <w:noProof/>
          <w:sz w:val="24"/>
          <w:szCs w:val="24"/>
        </w:rPr>
        <w:t xml:space="preserve">(Matopoulos </w:t>
      </w:r>
      <w:r w:rsidRPr="004F49F5">
        <w:rPr>
          <w:rFonts w:ascii="Arial" w:eastAsia="Calibri" w:hAnsi="Arial" w:cs="Arial"/>
          <w:i/>
          <w:noProof/>
          <w:sz w:val="24"/>
          <w:szCs w:val="24"/>
        </w:rPr>
        <w:t>et al.,</w:t>
      </w:r>
      <w:r w:rsidRPr="004F49F5">
        <w:rPr>
          <w:rFonts w:ascii="Arial" w:eastAsia="Calibri" w:hAnsi="Arial" w:cs="Arial"/>
          <w:noProof/>
          <w:sz w:val="24"/>
          <w:szCs w:val="24"/>
        </w:rPr>
        <w:t xml:space="preserve"> 2009)</w:t>
      </w:r>
      <w:r w:rsidRPr="004F49F5">
        <w:rPr>
          <w:rFonts w:ascii="Arial" w:eastAsia="Calibri" w:hAnsi="Arial" w:cs="Arial"/>
          <w:sz w:val="24"/>
          <w:szCs w:val="24"/>
        </w:rPr>
        <w:fldChar w:fldCharType="end"/>
      </w:r>
      <w:r w:rsidRPr="004F49F5">
        <w:rPr>
          <w:rFonts w:ascii="Arial" w:eastAsia="Calibri" w:hAnsi="Arial" w:cs="Arial"/>
          <w:sz w:val="24"/>
          <w:szCs w:val="24"/>
        </w:rPr>
        <w:t xml:space="preserve"> </w:t>
      </w:r>
      <w:r w:rsidRPr="004F49F5">
        <w:rPr>
          <w:rFonts w:ascii="Arial" w:eastAsia="Times New Roman" w:hAnsi="Arial" w:cs="Arial"/>
          <w:sz w:val="24"/>
          <w:szCs w:val="24"/>
          <w:lang w:val="en-US"/>
        </w:rPr>
        <w:t xml:space="preserve">found </w:t>
      </w:r>
      <w:r w:rsidRPr="004F49F5">
        <w:rPr>
          <w:rFonts w:ascii="Arial" w:hAnsi="Arial" w:cs="Arial"/>
          <w:color w:val="000000" w:themeColor="text1"/>
          <w:kern w:val="24"/>
          <w:sz w:val="24"/>
          <w:szCs w:val="24"/>
          <w:lang w:val="en-US"/>
        </w:rPr>
        <w:t>that the adoption of e</w:t>
      </w:r>
      <w:r w:rsidRPr="004F49F5">
        <w:rPr>
          <w:rFonts w:ascii="Cambria Math" w:hAnsi="Cambria Math" w:cs="Cambria Math"/>
          <w:color w:val="000000" w:themeColor="text1"/>
          <w:kern w:val="24"/>
          <w:sz w:val="24"/>
          <w:szCs w:val="24"/>
          <w:lang w:val="en-US"/>
        </w:rPr>
        <w:t>‐</w:t>
      </w:r>
      <w:r w:rsidRPr="004F49F5">
        <w:rPr>
          <w:rFonts w:ascii="Arial" w:hAnsi="Arial" w:cs="Arial"/>
          <w:color w:val="000000" w:themeColor="text1"/>
          <w:kern w:val="24"/>
          <w:sz w:val="24"/>
          <w:szCs w:val="24"/>
          <w:lang w:val="en-US"/>
        </w:rPr>
        <w:t>business in the logistics process was not entirely a matter of resources. Despite what might be expected, operational compatibility and the level of teamwork are two factors that assume a determining role in improved e</w:t>
      </w:r>
      <w:r w:rsidRPr="004F49F5">
        <w:rPr>
          <w:rFonts w:ascii="Cambria Math" w:hAnsi="Cambria Math" w:cs="Cambria Math"/>
          <w:color w:val="000000" w:themeColor="text1"/>
          <w:kern w:val="24"/>
          <w:sz w:val="24"/>
          <w:szCs w:val="24"/>
          <w:lang w:val="en-US"/>
        </w:rPr>
        <w:t>‐</w:t>
      </w:r>
      <w:r w:rsidRPr="004F49F5">
        <w:rPr>
          <w:rFonts w:ascii="Arial" w:hAnsi="Arial" w:cs="Arial"/>
          <w:color w:val="000000" w:themeColor="text1"/>
          <w:kern w:val="24"/>
          <w:sz w:val="24"/>
          <w:szCs w:val="24"/>
          <w:lang w:val="en-US"/>
        </w:rPr>
        <w:t>business adoption and impact.</w:t>
      </w:r>
      <w:r w:rsidRPr="004F49F5">
        <w:rPr>
          <w:rFonts w:ascii="Arial" w:eastAsia="Times New Roman" w:hAnsi="Arial" w:cs="Arial"/>
          <w:sz w:val="24"/>
          <w:szCs w:val="24"/>
          <w:lang w:val="en-US"/>
        </w:rPr>
        <w:t xml:space="preserve">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uthor":[{"dropping-particle":"","family":"Johnson, P.F., Klassen, R. D., Leenders, M. R. and Awayshehet","given":"A.","non-dropping-particle":"","parse-names":false,"suffix":""}],"container-title":"Journal of Operations Management","id":"ITEM-1","issue":"6","issued":{"date-parts":[["2007"]]},"page":"1255-1274","title":"\"Utilising e</w:instrText>
      </w:r>
      <w:r w:rsidRPr="004F49F5">
        <w:rPr>
          <w:rFonts w:ascii="Cambria Math" w:eastAsia="Times New Roman" w:hAnsi="Cambria Math" w:cs="Cambria Math"/>
          <w:sz w:val="24"/>
          <w:szCs w:val="24"/>
          <w:lang w:val="en-US"/>
        </w:rPr>
        <w:instrText>‐</w:instrText>
      </w:r>
      <w:r w:rsidRPr="004F49F5">
        <w:rPr>
          <w:rFonts w:ascii="Arial" w:eastAsia="Times New Roman" w:hAnsi="Arial" w:cs="Arial"/>
          <w:sz w:val="24"/>
          <w:szCs w:val="24"/>
          <w:lang w:val="en-US"/>
        </w:rPr>
        <w:instrText>business technologies in supply chains: The impact of firm characteristics and teams\",","type":"article-journal","volume":"25"},"uris":["http://www.mendeley.com/documents/?uuid=0e78a2a5-a511-406b-b24f-d502a088a9c6"]}],"mendeley":{"formattedCitation":"(Johnson, P.F., Klassen, R. D., Leenders, M. R. and Awayshehet, 2007)","manualFormatting":"Johnson, Klassen, Leenders &amp; Awayshehet (2007)","plainTextFormattedCitation":"(Johnson, P.F., Klassen, R. D., Leenders, M. R. and Awayshehet, 2007)","previouslyFormattedCitation":"(Johnson, P.F., Klassen, R. D., Leenders, M. R. and Awayshehet, 2007)"},"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Johnson, Klassen, Leenders &amp; Awayshehet (2007)</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stated that knowledge of how and where companies utilise e</w:t>
      </w:r>
      <w:r w:rsidRPr="004F49F5">
        <w:rPr>
          <w:rFonts w:ascii="Cambria Math" w:eastAsia="Times New Roman" w:hAnsi="Cambria Math" w:cs="Cambria Math"/>
          <w:sz w:val="24"/>
          <w:szCs w:val="24"/>
          <w:lang w:val="en-US"/>
        </w:rPr>
        <w:t>‐</w:t>
      </w:r>
      <w:r w:rsidRPr="004F49F5">
        <w:rPr>
          <w:rFonts w:ascii="Arial" w:eastAsia="Times New Roman" w:hAnsi="Arial" w:cs="Arial"/>
          <w:sz w:val="24"/>
          <w:szCs w:val="24"/>
          <w:lang w:val="en-US"/>
        </w:rPr>
        <w:t>business, and the immediate benefits that they offer, is still limited</w:t>
      </w:r>
    </w:p>
    <w:p w14:paraId="4651C0DE" w14:textId="77777777" w:rsidR="004F49F5" w:rsidRPr="004F49F5" w:rsidRDefault="004F49F5" w:rsidP="004F49F5">
      <w:pPr>
        <w:spacing w:after="0" w:line="240" w:lineRule="auto"/>
        <w:jc w:val="both"/>
        <w:rPr>
          <w:rFonts w:ascii="Arial" w:eastAsia="Times New Roman" w:hAnsi="Arial" w:cs="Arial"/>
          <w:sz w:val="24"/>
          <w:szCs w:val="24"/>
          <w:lang w:val="en-US"/>
        </w:rPr>
      </w:pPr>
    </w:p>
    <w:p w14:paraId="4960E77B" w14:textId="77777777" w:rsidR="004F49F5" w:rsidRPr="004F49F5" w:rsidRDefault="004F49F5" w:rsidP="004F49F5">
      <w:pPr>
        <w:spacing w:after="0" w:line="240" w:lineRule="auto"/>
        <w:jc w:val="both"/>
        <w:rPr>
          <w:rFonts w:ascii="Arial" w:hAnsi="Arial" w:cs="Arial"/>
          <w:noProof/>
          <w:sz w:val="24"/>
          <w:szCs w:val="24"/>
          <w:lang w:val="en-US"/>
        </w:rPr>
      </w:pPr>
      <w:r w:rsidRPr="004F49F5">
        <w:rPr>
          <w:rFonts w:ascii="Arial" w:hAnsi="Arial" w:cs="Arial"/>
          <w:sz w:val="24"/>
          <w:szCs w:val="24"/>
          <w:lang w:val="en-US"/>
        </w:rPr>
        <w:t xml:space="preserve">In summar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Honeywell","given":"","non-dropping-particle":"","parse-names":false,"suffix":""}],"id":"ITEM-1","issued":{"date-parts":[["2008"]]},"number-of-pages":"1-8","publisher-place":"USA","title":"Using Technologies to Increase Perfect Order Metrics","type":"report"},"uris":["http://www.mendeley.com/documents/?uuid=5fa5c999-c938-4978-b4ac-98c1f432f4ac"]}],"mendeley":{"formattedCitation":"(Honeywell, 2008)","manualFormatting":"Honeywell (2008)","plainTextFormattedCitation":"(Honeywell, 2008)","previouslyFormattedCitation":"(Honeywell, 2008)"},"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Honeywell (2008)</w:t>
      </w:r>
      <w:r w:rsidRPr="004F49F5">
        <w:rPr>
          <w:rFonts w:ascii="Arial" w:hAnsi="Arial" w:cs="Arial"/>
          <w:sz w:val="24"/>
          <w:szCs w:val="24"/>
          <w:lang w:val="en-US"/>
        </w:rPr>
        <w:fldChar w:fldCharType="end"/>
      </w:r>
      <w:r w:rsidRPr="004F49F5">
        <w:rPr>
          <w:rFonts w:ascii="Arial" w:hAnsi="Arial" w:cs="Arial"/>
          <w:sz w:val="24"/>
          <w:szCs w:val="24"/>
          <w:lang w:val="en-US"/>
        </w:rPr>
        <w:t xml:space="preserve"> outlined procedures and technologies that could improve accuracy and perfect-order performance as presented in Table 1. It demonstrated that improving performance in one area may include making changes beyond the procedure </w:t>
      </w:r>
      <w:r w:rsidRPr="004F49F5">
        <w:rPr>
          <w:rFonts w:ascii="Arial" w:hAnsi="Arial" w:cs="Arial"/>
          <w:sz w:val="24"/>
          <w:szCs w:val="24"/>
          <w:lang w:val="en-US"/>
        </w:rPr>
        <w:lastRenderedPageBreak/>
        <w:t>itself.</w:t>
      </w:r>
      <w:r w:rsidRPr="004F49F5">
        <w:rPr>
          <w:rFonts w:ascii="Arial" w:hAnsi="Arial" w:cs="Arial"/>
          <w:noProof/>
          <w:sz w:val="24"/>
          <w:szCs w:val="24"/>
          <w:lang w:val="en-US"/>
        </w:rPr>
        <w:t xml:space="preserve"> Critically, each of these softwares  contribute to the analysis of construction material logistics processes.</w:t>
      </w:r>
    </w:p>
    <w:p w14:paraId="259D2391" w14:textId="77777777" w:rsidR="004F49F5" w:rsidRPr="004F49F5" w:rsidRDefault="004F49F5" w:rsidP="004F49F5">
      <w:pPr>
        <w:spacing w:after="0" w:line="240" w:lineRule="auto"/>
        <w:rPr>
          <w:rFonts w:ascii="Arial" w:hAnsi="Arial" w:cs="Arial"/>
          <w:sz w:val="24"/>
          <w:szCs w:val="24"/>
          <w:lang w:val="en-US"/>
        </w:rPr>
      </w:pPr>
    </w:p>
    <w:p w14:paraId="186A28E7" w14:textId="77777777" w:rsidR="004F49F5" w:rsidRPr="004F49F5" w:rsidRDefault="004F49F5" w:rsidP="004F49F5">
      <w:pPr>
        <w:autoSpaceDE w:val="0"/>
        <w:autoSpaceDN w:val="0"/>
        <w:adjustRightInd w:val="0"/>
        <w:spacing w:after="0" w:line="240" w:lineRule="auto"/>
        <w:ind w:left="1152" w:hanging="1152"/>
        <w:contextualSpacing/>
        <w:jc w:val="both"/>
        <w:rPr>
          <w:rFonts w:ascii="Arial" w:eastAsia="Calibri" w:hAnsi="Arial" w:cs="Arial"/>
          <w:b/>
          <w:sz w:val="20"/>
          <w:szCs w:val="20"/>
          <w:lang w:val="en-US"/>
        </w:rPr>
      </w:pPr>
      <w:r w:rsidRPr="004F49F5">
        <w:rPr>
          <w:rFonts w:ascii="Arial" w:eastAsia="Calibri" w:hAnsi="Arial" w:cs="Arial"/>
          <w:b/>
          <w:sz w:val="20"/>
          <w:szCs w:val="20"/>
          <w:lang w:val="en-US"/>
        </w:rPr>
        <w:t>Table 1: Processes and Technologies that can Improve Accuracy and Perfect Order Performance</w:t>
      </w:r>
    </w:p>
    <w:tbl>
      <w:tblPr>
        <w:tblStyle w:val="GridTable4-Accent5"/>
        <w:tblW w:w="9497" w:type="dxa"/>
        <w:tblInd w:w="0" w:type="dxa"/>
        <w:tblLook w:val="04A0" w:firstRow="1" w:lastRow="0" w:firstColumn="1" w:lastColumn="0" w:noHBand="0" w:noVBand="1"/>
      </w:tblPr>
      <w:tblGrid>
        <w:gridCol w:w="1831"/>
        <w:gridCol w:w="3220"/>
        <w:gridCol w:w="4446"/>
      </w:tblGrid>
      <w:tr w:rsidR="004F49F5" w:rsidRPr="004F49F5" w14:paraId="6FB964FC" w14:textId="77777777" w:rsidTr="004829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tcBorders>
              <w:top w:val="none" w:sz="0" w:space="0" w:color="auto"/>
              <w:left w:val="none" w:sz="0" w:space="0" w:color="auto"/>
              <w:bottom w:val="none" w:sz="0" w:space="0" w:color="auto"/>
              <w:right w:val="none" w:sz="0" w:space="0" w:color="auto"/>
            </w:tcBorders>
            <w:hideMark/>
          </w:tcPr>
          <w:p w14:paraId="3BAFD460" w14:textId="77777777" w:rsidR="004F49F5" w:rsidRPr="004F49F5" w:rsidRDefault="004F49F5" w:rsidP="004F49F5">
            <w:pPr>
              <w:rPr>
                <w:color w:val="444444"/>
                <w:sz w:val="20"/>
                <w:szCs w:val="20"/>
                <w:highlight w:val="cyan"/>
              </w:rPr>
            </w:pPr>
            <w:r w:rsidRPr="004F49F5">
              <w:rPr>
                <w:sz w:val="20"/>
                <w:szCs w:val="20"/>
              </w:rPr>
              <w:t>Metric</w:t>
            </w:r>
          </w:p>
        </w:tc>
        <w:tc>
          <w:tcPr>
            <w:tcW w:w="3220" w:type="dxa"/>
            <w:tcBorders>
              <w:top w:val="none" w:sz="0" w:space="0" w:color="auto"/>
              <w:left w:val="none" w:sz="0" w:space="0" w:color="auto"/>
              <w:bottom w:val="none" w:sz="0" w:space="0" w:color="auto"/>
              <w:right w:val="none" w:sz="0" w:space="0" w:color="auto"/>
            </w:tcBorders>
            <w:hideMark/>
          </w:tcPr>
          <w:p w14:paraId="63733207" w14:textId="77777777" w:rsidR="004F49F5" w:rsidRPr="004F49F5" w:rsidRDefault="004F49F5" w:rsidP="004F49F5">
            <w:pPr>
              <w:cnfStyle w:val="100000000000" w:firstRow="1" w:lastRow="0" w:firstColumn="0" w:lastColumn="0" w:oddVBand="0" w:evenVBand="0" w:oddHBand="0" w:evenHBand="0" w:firstRowFirstColumn="0" w:firstRowLastColumn="0" w:lastRowFirstColumn="0" w:lastRowLastColumn="0"/>
              <w:rPr>
                <w:color w:val="444444"/>
                <w:sz w:val="20"/>
                <w:szCs w:val="20"/>
                <w:highlight w:val="cyan"/>
              </w:rPr>
            </w:pPr>
            <w:r w:rsidRPr="004F49F5">
              <w:rPr>
                <w:sz w:val="20"/>
                <w:szCs w:val="20"/>
              </w:rPr>
              <w:t xml:space="preserve">              Goals</w:t>
            </w:r>
          </w:p>
        </w:tc>
        <w:tc>
          <w:tcPr>
            <w:tcW w:w="4446" w:type="dxa"/>
            <w:tcBorders>
              <w:top w:val="none" w:sz="0" w:space="0" w:color="auto"/>
              <w:left w:val="none" w:sz="0" w:space="0" w:color="auto"/>
              <w:bottom w:val="none" w:sz="0" w:space="0" w:color="auto"/>
              <w:right w:val="none" w:sz="0" w:space="0" w:color="auto"/>
            </w:tcBorders>
            <w:hideMark/>
          </w:tcPr>
          <w:p w14:paraId="55531780" w14:textId="77777777" w:rsidR="004F49F5" w:rsidRPr="004F49F5" w:rsidRDefault="004F49F5" w:rsidP="004F49F5">
            <w:pPr>
              <w:cnfStyle w:val="100000000000" w:firstRow="1" w:lastRow="0" w:firstColumn="0" w:lastColumn="0" w:oddVBand="0" w:evenVBand="0" w:oddHBand="0" w:evenHBand="0" w:firstRowFirstColumn="0" w:firstRowLastColumn="0" w:lastRowFirstColumn="0" w:lastRowLastColumn="0"/>
              <w:rPr>
                <w:color w:val="444444"/>
                <w:sz w:val="20"/>
                <w:szCs w:val="20"/>
                <w:highlight w:val="cyan"/>
              </w:rPr>
            </w:pPr>
            <w:r w:rsidRPr="004F49F5">
              <w:rPr>
                <w:sz w:val="20"/>
                <w:szCs w:val="20"/>
              </w:rPr>
              <w:t>Technology Enablers</w:t>
            </w:r>
          </w:p>
        </w:tc>
      </w:tr>
      <w:tr w:rsidR="004F49F5" w:rsidRPr="004F49F5" w14:paraId="45DC907D" w14:textId="77777777" w:rsidTr="00482942">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831" w:type="dxa"/>
            <w:vMerge w:val="restar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6640F6F" w14:textId="77777777" w:rsidR="004F49F5" w:rsidRPr="004F49F5" w:rsidRDefault="004F49F5" w:rsidP="004F49F5">
            <w:pPr>
              <w:rPr>
                <w:color w:val="444444"/>
                <w:sz w:val="20"/>
                <w:szCs w:val="20"/>
                <w:highlight w:val="cyan"/>
              </w:rPr>
            </w:pPr>
            <w:r w:rsidRPr="004F49F5">
              <w:rPr>
                <w:sz w:val="20"/>
                <w:szCs w:val="20"/>
              </w:rPr>
              <w:t>On-time Delivery</w:t>
            </w:r>
          </w:p>
        </w:tc>
        <w:tc>
          <w:tcPr>
            <w:tcW w:w="322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7B0E0C7"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color w:val="444444"/>
                <w:sz w:val="20"/>
                <w:szCs w:val="20"/>
                <w:highlight w:val="cyan"/>
              </w:rPr>
            </w:pPr>
            <w:r w:rsidRPr="004F49F5">
              <w:rPr>
                <w:sz w:val="20"/>
                <w:szCs w:val="20"/>
              </w:rPr>
              <w:t>Streamline receiving, put-away and picking.</w:t>
            </w:r>
          </w:p>
        </w:tc>
        <w:tc>
          <w:tcPr>
            <w:tcW w:w="444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cPr>
          <w:p w14:paraId="17AC08C3"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Integrated WMS, wireless computing to manage receiving put away and picking.</w:t>
            </w:r>
          </w:p>
          <w:p w14:paraId="3DD8EBD8"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color w:val="444444"/>
                <w:sz w:val="20"/>
                <w:szCs w:val="20"/>
                <w:highlight w:val="cyan"/>
              </w:rPr>
            </w:pPr>
          </w:p>
        </w:tc>
      </w:tr>
      <w:tr w:rsidR="004F49F5" w:rsidRPr="004F49F5" w14:paraId="0880109E" w14:textId="77777777" w:rsidTr="00482942">
        <w:trPr>
          <w:trHeight w:val="1205"/>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399FEF24" w14:textId="77777777" w:rsidR="004F49F5" w:rsidRPr="004F49F5" w:rsidRDefault="004F49F5" w:rsidP="004F49F5">
            <w:pPr>
              <w:rPr>
                <w:color w:val="444444"/>
                <w:sz w:val="20"/>
                <w:szCs w:val="20"/>
                <w:highlight w:val="cyan"/>
              </w:rPr>
            </w:pPr>
          </w:p>
        </w:tc>
        <w:tc>
          <w:tcPr>
            <w:tcW w:w="322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7A608DA" w14:textId="77777777" w:rsidR="004F49F5" w:rsidRPr="004F49F5" w:rsidRDefault="004F49F5" w:rsidP="004F49F5">
            <w:pPr>
              <w:cnfStyle w:val="000000000000" w:firstRow="0" w:lastRow="0" w:firstColumn="0" w:lastColumn="0" w:oddVBand="0" w:evenVBand="0" w:oddHBand="0" w:evenHBand="0" w:firstRowFirstColumn="0" w:firstRowLastColumn="0" w:lastRowFirstColumn="0" w:lastRowLastColumn="0"/>
              <w:rPr>
                <w:color w:val="444444"/>
                <w:sz w:val="20"/>
                <w:szCs w:val="20"/>
                <w:highlight w:val="cyan"/>
              </w:rPr>
            </w:pPr>
            <w:r w:rsidRPr="004F49F5">
              <w:rPr>
                <w:sz w:val="20"/>
                <w:szCs w:val="20"/>
              </w:rPr>
              <w:t>Speed check-in, loading and check-out operations with automated documentation.</w:t>
            </w:r>
          </w:p>
        </w:tc>
        <w:tc>
          <w:tcPr>
            <w:tcW w:w="444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7AE65B1" w14:textId="77777777" w:rsidR="004F49F5" w:rsidRPr="004F49F5" w:rsidRDefault="004F49F5" w:rsidP="004F49F5">
            <w:pP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Advance shipping notices/ Electronic Data Interchange (EDI) and mobile computers enable quick scan of barcodes and reduce time to receive loads. Validate outbound shipments with barcoding and RFID.</w:t>
            </w:r>
          </w:p>
        </w:tc>
      </w:tr>
      <w:tr w:rsidR="004F49F5" w:rsidRPr="004F49F5" w14:paraId="7FE1E580" w14:textId="77777777" w:rsidTr="00482942">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340A44A8" w14:textId="77777777" w:rsidR="004F49F5" w:rsidRPr="004F49F5" w:rsidRDefault="004F49F5" w:rsidP="004F49F5">
            <w:pPr>
              <w:rPr>
                <w:color w:val="444444"/>
                <w:sz w:val="20"/>
                <w:szCs w:val="20"/>
                <w:highlight w:val="cyan"/>
              </w:rPr>
            </w:pPr>
          </w:p>
        </w:tc>
        <w:tc>
          <w:tcPr>
            <w:tcW w:w="322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8F8B0E9"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color w:val="444444"/>
                <w:sz w:val="20"/>
                <w:szCs w:val="20"/>
                <w:highlight w:val="cyan"/>
              </w:rPr>
            </w:pPr>
            <w:r w:rsidRPr="004F49F5">
              <w:rPr>
                <w:sz w:val="20"/>
                <w:szCs w:val="20"/>
              </w:rPr>
              <w:t>Reduce drive time and track shipments en-route.</w:t>
            </w:r>
          </w:p>
        </w:tc>
        <w:tc>
          <w:tcPr>
            <w:tcW w:w="444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7A77FE2"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GPS and/or wide area wireless communications to redirect and track deliveries.</w:t>
            </w:r>
          </w:p>
        </w:tc>
      </w:tr>
      <w:tr w:rsidR="004F49F5" w:rsidRPr="004F49F5" w14:paraId="6A4C0D5E" w14:textId="77777777" w:rsidTr="00482942">
        <w:trPr>
          <w:trHeight w:val="530"/>
        </w:trPr>
        <w:tc>
          <w:tcPr>
            <w:cnfStyle w:val="001000000000" w:firstRow="0" w:lastRow="0" w:firstColumn="1" w:lastColumn="0" w:oddVBand="0" w:evenVBand="0" w:oddHBand="0" w:evenHBand="0" w:firstRowFirstColumn="0" w:firstRowLastColumn="0" w:lastRowFirstColumn="0" w:lastRowLastColumn="0"/>
            <w:tcW w:w="1831" w:type="dxa"/>
            <w:vMerge w:val="restar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82E6EFE" w14:textId="77777777" w:rsidR="004F49F5" w:rsidRPr="004F49F5" w:rsidRDefault="004F49F5" w:rsidP="004F49F5">
            <w:pPr>
              <w:rPr>
                <w:color w:val="444444"/>
                <w:sz w:val="20"/>
                <w:szCs w:val="20"/>
                <w:highlight w:val="cyan"/>
              </w:rPr>
            </w:pPr>
            <w:r w:rsidRPr="004F49F5">
              <w:rPr>
                <w:sz w:val="20"/>
                <w:szCs w:val="20"/>
              </w:rPr>
              <w:t>Complete Orders</w:t>
            </w:r>
          </w:p>
        </w:tc>
        <w:tc>
          <w:tcPr>
            <w:tcW w:w="322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864B3C1" w14:textId="77777777" w:rsidR="004F49F5" w:rsidRPr="004F49F5" w:rsidRDefault="004F49F5" w:rsidP="004F49F5">
            <w:pPr>
              <w:cnfStyle w:val="000000000000" w:firstRow="0" w:lastRow="0" w:firstColumn="0" w:lastColumn="0" w:oddVBand="0" w:evenVBand="0" w:oddHBand="0" w:evenHBand="0" w:firstRowFirstColumn="0" w:firstRowLastColumn="0" w:lastRowFirstColumn="0" w:lastRowLastColumn="0"/>
              <w:rPr>
                <w:color w:val="444444"/>
                <w:sz w:val="20"/>
                <w:szCs w:val="20"/>
                <w:highlight w:val="cyan"/>
              </w:rPr>
            </w:pPr>
            <w:r w:rsidRPr="004F49F5">
              <w:rPr>
                <w:sz w:val="20"/>
                <w:szCs w:val="20"/>
              </w:rPr>
              <w:t>Identify and record items as they are received.</w:t>
            </w:r>
          </w:p>
        </w:tc>
        <w:tc>
          <w:tcPr>
            <w:tcW w:w="444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A50D6C4" w14:textId="77777777" w:rsidR="004F49F5" w:rsidRPr="004F49F5" w:rsidRDefault="004F49F5" w:rsidP="004F49F5">
            <w:pP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Area imaging technology allows scanning barcodes at any orientation, from 6 to 50 inches away providing efficiency in the warehouse.</w:t>
            </w:r>
          </w:p>
        </w:tc>
      </w:tr>
      <w:tr w:rsidR="004F49F5" w:rsidRPr="004F49F5" w14:paraId="1ED936A5" w14:textId="77777777" w:rsidTr="00482942">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2A9CC22" w14:textId="77777777" w:rsidR="004F49F5" w:rsidRPr="004F49F5" w:rsidRDefault="004F49F5" w:rsidP="004F49F5">
            <w:pPr>
              <w:rPr>
                <w:color w:val="444444"/>
                <w:sz w:val="20"/>
                <w:szCs w:val="20"/>
                <w:highlight w:val="cyan"/>
              </w:rPr>
            </w:pPr>
          </w:p>
        </w:tc>
        <w:tc>
          <w:tcPr>
            <w:tcW w:w="322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708E6EE"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color w:val="444444"/>
                <w:sz w:val="20"/>
                <w:szCs w:val="20"/>
                <w:highlight w:val="cyan"/>
              </w:rPr>
            </w:pPr>
            <w:r w:rsidRPr="004F49F5">
              <w:rPr>
                <w:sz w:val="20"/>
                <w:szCs w:val="20"/>
              </w:rPr>
              <w:t>Improve receiving and put away.</w:t>
            </w:r>
          </w:p>
        </w:tc>
        <w:tc>
          <w:tcPr>
            <w:tcW w:w="444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B90033E"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Use mobile printers to generate barcode labels right at receiving.</w:t>
            </w:r>
          </w:p>
        </w:tc>
      </w:tr>
      <w:tr w:rsidR="004F49F5" w:rsidRPr="004F49F5" w14:paraId="671B3060" w14:textId="77777777" w:rsidTr="00482942">
        <w:trPr>
          <w:trHeight w:val="49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E12189C" w14:textId="77777777" w:rsidR="004F49F5" w:rsidRPr="004F49F5" w:rsidRDefault="004F49F5" w:rsidP="004F49F5">
            <w:pPr>
              <w:rPr>
                <w:color w:val="444444"/>
                <w:sz w:val="20"/>
                <w:szCs w:val="20"/>
                <w:highlight w:val="cyan"/>
              </w:rPr>
            </w:pPr>
          </w:p>
        </w:tc>
        <w:tc>
          <w:tcPr>
            <w:tcW w:w="322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746C2C8" w14:textId="77777777" w:rsidR="004F49F5" w:rsidRPr="004F49F5" w:rsidRDefault="004F49F5" w:rsidP="004F49F5">
            <w:pPr>
              <w:cnfStyle w:val="000000000000" w:firstRow="0" w:lastRow="0" w:firstColumn="0" w:lastColumn="0" w:oddVBand="0" w:evenVBand="0" w:oddHBand="0" w:evenHBand="0" w:firstRowFirstColumn="0" w:firstRowLastColumn="0" w:lastRowFirstColumn="0" w:lastRowLastColumn="0"/>
              <w:rPr>
                <w:color w:val="444444"/>
                <w:sz w:val="20"/>
                <w:szCs w:val="20"/>
                <w:highlight w:val="cyan"/>
              </w:rPr>
            </w:pPr>
            <w:r w:rsidRPr="004F49F5">
              <w:rPr>
                <w:sz w:val="20"/>
                <w:szCs w:val="20"/>
              </w:rPr>
              <w:t>Pick items accurately.</w:t>
            </w:r>
          </w:p>
        </w:tc>
        <w:tc>
          <w:tcPr>
            <w:tcW w:w="444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0AB4FA5" w14:textId="77777777" w:rsidR="004F49F5" w:rsidRPr="004F49F5" w:rsidRDefault="004F49F5" w:rsidP="004F49F5">
            <w:pP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Speech technology with mobile computing and barcode systems raises accuracy levels.</w:t>
            </w:r>
          </w:p>
        </w:tc>
      </w:tr>
      <w:tr w:rsidR="004F49F5" w:rsidRPr="004F49F5" w14:paraId="063804A7" w14:textId="77777777" w:rsidTr="00482942">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1831"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91BBF00" w14:textId="77777777" w:rsidR="004F49F5" w:rsidRPr="004F49F5" w:rsidRDefault="004F49F5" w:rsidP="004F49F5">
            <w:pPr>
              <w:rPr>
                <w:color w:val="444444"/>
                <w:sz w:val="20"/>
                <w:szCs w:val="20"/>
                <w:highlight w:val="cyan"/>
              </w:rPr>
            </w:pPr>
            <w:r w:rsidRPr="004F49F5">
              <w:rPr>
                <w:sz w:val="20"/>
                <w:szCs w:val="20"/>
              </w:rPr>
              <w:t>Damage-free Delivery</w:t>
            </w:r>
          </w:p>
        </w:tc>
        <w:tc>
          <w:tcPr>
            <w:tcW w:w="322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87B1A98"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Provide documentation that goods were shipped and delivered damage free.</w:t>
            </w:r>
          </w:p>
        </w:tc>
        <w:tc>
          <w:tcPr>
            <w:tcW w:w="444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5B830E2"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Mobile computers with integrated imager to take picture and show goods delivered damage free, also with signature capture for proof of delivery.</w:t>
            </w:r>
          </w:p>
        </w:tc>
      </w:tr>
      <w:tr w:rsidR="004F49F5" w:rsidRPr="004F49F5" w14:paraId="28F2A2A8" w14:textId="77777777" w:rsidTr="00482942">
        <w:trPr>
          <w:trHeight w:val="754"/>
        </w:trPr>
        <w:tc>
          <w:tcPr>
            <w:cnfStyle w:val="001000000000" w:firstRow="0" w:lastRow="0" w:firstColumn="1" w:lastColumn="0" w:oddVBand="0" w:evenVBand="0" w:oddHBand="0" w:evenHBand="0" w:firstRowFirstColumn="0" w:firstRowLastColumn="0" w:lastRowFirstColumn="0" w:lastRowLastColumn="0"/>
            <w:tcW w:w="1831" w:type="dxa"/>
            <w:vMerge w:val="restar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E173723" w14:textId="77777777" w:rsidR="004F49F5" w:rsidRPr="004F49F5" w:rsidRDefault="004F49F5" w:rsidP="004F49F5">
            <w:pPr>
              <w:rPr>
                <w:color w:val="444444"/>
                <w:sz w:val="20"/>
                <w:szCs w:val="20"/>
                <w:highlight w:val="cyan"/>
              </w:rPr>
            </w:pPr>
            <w:r w:rsidRPr="004F49F5">
              <w:rPr>
                <w:sz w:val="20"/>
                <w:szCs w:val="20"/>
              </w:rPr>
              <w:t>Accurate Invoicing and Documentation</w:t>
            </w:r>
          </w:p>
        </w:tc>
        <w:tc>
          <w:tcPr>
            <w:tcW w:w="322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BAB0398" w14:textId="77777777" w:rsidR="004F49F5" w:rsidRPr="004F49F5" w:rsidRDefault="004F49F5" w:rsidP="004F49F5">
            <w:pP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Provide documentation information to customer.</w:t>
            </w:r>
          </w:p>
        </w:tc>
        <w:tc>
          <w:tcPr>
            <w:tcW w:w="444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AB5BBCD" w14:textId="77777777" w:rsidR="004F49F5" w:rsidRPr="004F49F5" w:rsidRDefault="004F49F5" w:rsidP="004F49F5">
            <w:pP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Advance shipping notices/ Electronic Data Interchange (EDI) provide documented information to destination receiving operations.</w:t>
            </w:r>
          </w:p>
        </w:tc>
      </w:tr>
      <w:tr w:rsidR="004F49F5" w:rsidRPr="004F49F5" w14:paraId="47838D37" w14:textId="77777777" w:rsidTr="004829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7F56D22E" w14:textId="77777777" w:rsidR="004F49F5" w:rsidRPr="004F49F5" w:rsidRDefault="004F49F5" w:rsidP="004F49F5">
            <w:pPr>
              <w:rPr>
                <w:color w:val="444444"/>
                <w:sz w:val="20"/>
                <w:szCs w:val="20"/>
                <w:highlight w:val="cyan"/>
              </w:rPr>
            </w:pPr>
          </w:p>
        </w:tc>
        <w:tc>
          <w:tcPr>
            <w:tcW w:w="3220"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0CA3608"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Prevent customer invoice disputes.</w:t>
            </w:r>
          </w:p>
        </w:tc>
        <w:tc>
          <w:tcPr>
            <w:tcW w:w="444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cPr>
          <w:p w14:paraId="2887AC8C"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On-site signature with mobile computers &amp; on-site invoice generation with mobile printers.</w:t>
            </w:r>
          </w:p>
          <w:p w14:paraId="77F32FF4"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p>
        </w:tc>
      </w:tr>
    </w:tbl>
    <w:p w14:paraId="1CCD4E46" w14:textId="77777777" w:rsidR="004F49F5" w:rsidRPr="004F49F5" w:rsidRDefault="004F49F5" w:rsidP="004F49F5">
      <w:pPr>
        <w:spacing w:after="0" w:line="240" w:lineRule="auto"/>
        <w:ind w:left="-288"/>
        <w:rPr>
          <w:rFonts w:ascii="Arial" w:hAnsi="Arial" w:cs="Arial"/>
          <w:sz w:val="20"/>
          <w:szCs w:val="20"/>
          <w:lang w:val="en-US"/>
        </w:rPr>
      </w:pPr>
      <w:r w:rsidRPr="004F49F5">
        <w:rPr>
          <w:rFonts w:ascii="Arial" w:hAnsi="Arial" w:cs="Arial"/>
          <w:sz w:val="20"/>
          <w:szCs w:val="20"/>
          <w:lang w:val="en-US"/>
        </w:rPr>
        <w:t xml:space="preserve">    Source:</w:t>
      </w:r>
      <w:r w:rsidRPr="004F49F5">
        <w:rPr>
          <w:rFonts w:ascii="Arial" w:hAnsi="Arial" w:cs="Arial"/>
          <w:sz w:val="20"/>
          <w:szCs w:val="20"/>
          <w:lang w:val="en-US"/>
        </w:rPr>
        <w:fldChar w:fldCharType="begin" w:fldLock="1"/>
      </w:r>
      <w:r w:rsidRPr="004F49F5">
        <w:rPr>
          <w:rFonts w:ascii="Arial" w:hAnsi="Arial" w:cs="Arial"/>
          <w:sz w:val="20"/>
          <w:szCs w:val="20"/>
          <w:lang w:val="en-US"/>
        </w:rPr>
        <w:instrText>ADDIN CSL_CITATION {"citationItems":[{"id":"ITEM-1","itemData":{"author":[{"dropping-particle":"","family":"Honeywell","given":"","non-dropping-particle":"","parse-names":false,"suffix":""}],"id":"ITEM-1","issued":{"date-parts":[["2008"]]},"number-of-pages":"1-8","publisher-place":"USA","title":"Using Technologies to Increase Perfect Order Metrics","type":"report"},"uris":["http://www.mendeley.com/documents/?uuid=5fa5c999-c938-4978-b4ac-98c1f432f4ac"]}],"mendeley":{"formattedCitation":"(Honeywell, 2008)","manualFormatting":" Honeywell (2008)","plainTextFormattedCitation":"(Honeywell, 2008)","previouslyFormattedCitation":"(Honeywell, 2008)"},"properties":{"noteIndex":0},"schema":"https://github.com/citation-style-language/schema/raw/master/csl-citation.json"}</w:instrText>
      </w:r>
      <w:r w:rsidRPr="004F49F5">
        <w:rPr>
          <w:rFonts w:ascii="Arial" w:hAnsi="Arial" w:cs="Arial"/>
          <w:sz w:val="20"/>
          <w:szCs w:val="20"/>
          <w:lang w:val="en-US"/>
        </w:rPr>
        <w:fldChar w:fldCharType="separate"/>
      </w:r>
      <w:r w:rsidRPr="004F49F5">
        <w:rPr>
          <w:rFonts w:ascii="Arial" w:hAnsi="Arial" w:cs="Arial"/>
          <w:noProof/>
          <w:sz w:val="20"/>
          <w:szCs w:val="20"/>
          <w:lang w:val="en-US"/>
        </w:rPr>
        <w:t xml:space="preserve"> Honeywell (2008)</w:t>
      </w:r>
      <w:r w:rsidRPr="004F49F5">
        <w:rPr>
          <w:rFonts w:ascii="Arial" w:hAnsi="Arial" w:cs="Arial"/>
          <w:sz w:val="20"/>
          <w:szCs w:val="20"/>
          <w:lang w:val="en-US"/>
        </w:rPr>
        <w:fldChar w:fldCharType="end"/>
      </w:r>
    </w:p>
    <w:p w14:paraId="0B409E5D" w14:textId="77777777" w:rsidR="004F49F5" w:rsidRPr="004F49F5" w:rsidRDefault="004F49F5" w:rsidP="004F49F5">
      <w:pPr>
        <w:spacing w:after="0" w:line="240" w:lineRule="auto"/>
        <w:jc w:val="both"/>
        <w:rPr>
          <w:rFonts w:ascii="Arial" w:hAnsi="Arial" w:cs="Arial"/>
          <w:b/>
          <w:sz w:val="24"/>
          <w:szCs w:val="24"/>
          <w:lang w:val="en-US"/>
        </w:rPr>
      </w:pPr>
      <w:r w:rsidRPr="004F49F5">
        <w:rPr>
          <w:rFonts w:ascii="Arial" w:hAnsi="Arial" w:cs="Arial"/>
          <w:b/>
          <w:sz w:val="24"/>
          <w:szCs w:val="24"/>
          <w:lang w:val="en-US"/>
        </w:rPr>
        <w:t>3. 0 Research Methodology</w:t>
      </w:r>
    </w:p>
    <w:p w14:paraId="4907FB79" w14:textId="77777777" w:rsidR="004F49F5" w:rsidRPr="004F49F5" w:rsidRDefault="004F49F5" w:rsidP="004F49F5">
      <w:pPr>
        <w:spacing w:after="0" w:line="240" w:lineRule="auto"/>
        <w:jc w:val="both"/>
        <w:rPr>
          <w:rFonts w:ascii="Arial" w:hAnsi="Arial" w:cs="Arial"/>
          <w:b/>
          <w:sz w:val="24"/>
          <w:szCs w:val="24"/>
          <w:lang w:val="en-US"/>
        </w:rPr>
      </w:pPr>
    </w:p>
    <w:p w14:paraId="524738CF" w14:textId="77777777" w:rsidR="004F49F5" w:rsidRPr="004F49F5" w:rsidRDefault="004F49F5" w:rsidP="004F49F5">
      <w:pPr>
        <w:autoSpaceDE w:val="0"/>
        <w:autoSpaceDN w:val="0"/>
        <w:adjustRightInd w:val="0"/>
        <w:spacing w:after="80" w:line="240" w:lineRule="auto"/>
        <w:jc w:val="both"/>
        <w:rPr>
          <w:rFonts w:ascii="Arial" w:hAnsi="Arial" w:cs="Arial"/>
          <w:color w:val="000000"/>
          <w:sz w:val="24"/>
          <w:szCs w:val="24"/>
          <w:lang w:val="en-US"/>
        </w:rPr>
      </w:pPr>
      <w:r w:rsidRPr="004F49F5">
        <w:rPr>
          <w:rFonts w:ascii="Arial" w:hAnsi="Arial" w:cs="Arial"/>
          <w:b/>
          <w:bCs/>
          <w:color w:val="000000"/>
          <w:sz w:val="24"/>
          <w:szCs w:val="24"/>
          <w:lang w:val="en-US"/>
        </w:rPr>
        <w:t xml:space="preserve">3.1 Research design </w:t>
      </w:r>
    </w:p>
    <w:p w14:paraId="115B2D9A" w14:textId="77777777" w:rsidR="004F49F5" w:rsidRPr="004F49F5" w:rsidRDefault="004F49F5" w:rsidP="004F49F5">
      <w:pPr>
        <w:spacing w:line="240" w:lineRule="auto"/>
        <w:jc w:val="both"/>
        <w:rPr>
          <w:rFonts w:ascii="Arial" w:hAnsi="Arial" w:cs="Arial"/>
          <w:sz w:val="24"/>
          <w:szCs w:val="24"/>
        </w:rPr>
      </w:pPr>
      <w:r w:rsidRPr="004F49F5">
        <w:rPr>
          <w:rFonts w:ascii="Arial" w:hAnsi="Arial" w:cs="Arial"/>
          <w:color w:val="000000"/>
          <w:sz w:val="24"/>
          <w:szCs w:val="24"/>
        </w:rPr>
        <w:t xml:space="preserve">This article adopted a case study research design method in which quantitative data were collected and analysed. </w:t>
      </w:r>
      <w:r w:rsidRPr="004F49F5">
        <w:rPr>
          <w:rFonts w:ascii="Arial" w:eastAsia="Calibri" w:hAnsi="Arial" w:cs="Arial"/>
          <w:sz w:val="24"/>
          <w:szCs w:val="24"/>
        </w:rPr>
        <w:t>This research was designed to evaluate</w:t>
      </w:r>
      <w:r w:rsidRPr="004F49F5">
        <w:rPr>
          <w:rFonts w:ascii="Arial" w:hAnsi="Arial" w:cs="Arial"/>
          <w:color w:val="000000"/>
          <w:sz w:val="24"/>
          <w:szCs w:val="24"/>
        </w:rPr>
        <w:t xml:space="preserve"> </w:t>
      </w:r>
      <w:r w:rsidRPr="004F49F5">
        <w:rPr>
          <w:rFonts w:ascii="Arial" w:eastAsia="Calibri" w:hAnsi="Arial" w:cs="Arial"/>
          <w:color w:val="000000" w:themeColor="text1"/>
          <w:kern w:val="24"/>
          <w:sz w:val="24"/>
          <w:szCs w:val="24"/>
        </w:rPr>
        <w:t>the</w:t>
      </w:r>
      <w:r w:rsidRPr="004F49F5">
        <w:rPr>
          <w:rFonts w:ascii="Arial" w:hAnsi="Arial" w:cs="Arial"/>
          <w:sz w:val="24"/>
          <w:szCs w:val="24"/>
          <w:lang w:val="en-US"/>
        </w:rPr>
        <w:t xml:space="preserve"> types and level of utilisation of Technology in construction material logistics for operational efficiency by the manufacturing firms in North-Central Nigeria.</w:t>
      </w:r>
      <w:r w:rsidRPr="004F49F5">
        <w:rPr>
          <w:rFonts w:ascii="Arial" w:eastAsia="Calibri" w:hAnsi="Arial" w:cs="Arial"/>
          <w:sz w:val="24"/>
          <w:szCs w:val="24"/>
        </w:rPr>
        <w:t xml:space="preserve"> </w:t>
      </w:r>
      <w:r w:rsidRPr="004F49F5">
        <w:rPr>
          <w:rFonts w:ascii="Arial" w:hAnsi="Arial" w:cs="Arial"/>
          <w:color w:val="000000"/>
          <w:sz w:val="24"/>
          <w:szCs w:val="24"/>
        </w:rPr>
        <w:t xml:space="preserve">The adopted case study approach is supported by </w:t>
      </w:r>
      <w:r w:rsidRPr="004F49F5">
        <w:rPr>
          <w:rFonts w:ascii="Arial" w:hAnsi="Arial" w:cs="Arial"/>
          <w:color w:val="000000"/>
          <w:sz w:val="24"/>
          <w:szCs w:val="24"/>
        </w:rPr>
        <w:fldChar w:fldCharType="begin" w:fldLock="1"/>
      </w:r>
      <w:r w:rsidRPr="004F49F5">
        <w:rPr>
          <w:rFonts w:ascii="Arial" w:hAnsi="Arial" w:cs="Arial"/>
          <w:color w:val="000000"/>
          <w:sz w:val="24"/>
          <w:szCs w:val="24"/>
        </w:rPr>
        <w:instrText>ADDIN CSL_CITATION {"citationItems":[{"id":"ITEM-1","itemData":{"author":[{"dropping-particle":"","family":"Yin","given":"R. K.","non-dropping-particle":"","parse-names":false,"suffix":""}],"edition":"Fifth","id":"ITEM-1","issued":{"date-parts":[["2014"]]},"number-of-pages":"1-234","publisher":"Sage Publications","publisher-place":"Newbury Park, California","title":"Case study research; design and methods. (5th ed). Newbury Park, CA: Sage Publications, Inc. ISSN","type":"book"},"uris":["http://www.mendeley.com/documents/?uuid=c0314740-3a92-4bdc-90c6-ee7a917b389c"]}],"mendeley":{"formattedCitation":"(Yin, 2014)","manualFormatting":"Yin (2014)","plainTextFormattedCitation":"(Yin, 2014)","previouslyFormattedCitation":"(Yin, 2014)"},"properties":{"noteIndex":0},"schema":"https://github.com/citation-style-language/schema/raw/master/csl-citation.json"}</w:instrText>
      </w:r>
      <w:r w:rsidRPr="004F49F5">
        <w:rPr>
          <w:rFonts w:ascii="Arial" w:hAnsi="Arial" w:cs="Arial"/>
          <w:color w:val="000000"/>
          <w:sz w:val="24"/>
          <w:szCs w:val="24"/>
        </w:rPr>
        <w:fldChar w:fldCharType="separate"/>
      </w:r>
      <w:r w:rsidRPr="004F49F5">
        <w:rPr>
          <w:rFonts w:ascii="Arial" w:hAnsi="Arial" w:cs="Arial"/>
          <w:noProof/>
          <w:color w:val="000000"/>
          <w:sz w:val="24"/>
          <w:szCs w:val="24"/>
        </w:rPr>
        <w:t>Yin (2014)</w:t>
      </w:r>
      <w:r w:rsidRPr="004F49F5">
        <w:rPr>
          <w:rFonts w:ascii="Arial" w:hAnsi="Arial" w:cs="Arial"/>
          <w:color w:val="000000"/>
          <w:sz w:val="24"/>
          <w:szCs w:val="24"/>
        </w:rPr>
        <w:fldChar w:fldCharType="end"/>
      </w:r>
      <w:r w:rsidRPr="004F49F5">
        <w:rPr>
          <w:rFonts w:ascii="Arial" w:hAnsi="Arial" w:cs="Arial"/>
          <w:color w:val="000000"/>
          <w:sz w:val="24"/>
          <w:szCs w:val="24"/>
        </w:rPr>
        <w:t xml:space="preserve"> who confirmed that when knowledge is available only on the initial phases of the development of the theory, it is also a suitable method that leads to further knowledge. Similarly, </w:t>
      </w:r>
      <w:r w:rsidRPr="004F49F5">
        <w:rPr>
          <w:rFonts w:ascii="Arial" w:hAnsi="Arial" w:cs="Arial"/>
          <w:color w:val="000000"/>
          <w:sz w:val="24"/>
          <w:szCs w:val="24"/>
        </w:rPr>
        <w:fldChar w:fldCharType="begin" w:fldLock="1"/>
      </w:r>
      <w:r w:rsidRPr="004F49F5">
        <w:rPr>
          <w:rFonts w:ascii="Arial" w:hAnsi="Arial" w:cs="Arial"/>
          <w:color w:val="000000"/>
          <w:sz w:val="24"/>
          <w:szCs w:val="24"/>
        </w:rPr>
        <w:instrText>ADDIN CSL_CITATION {"citationItems":[{"id":"ITEM-1","itemData":{"DOI":"10.1016/j.chroma.2010.10.034","ISSN":"1873-3778","PMID":"21036362","author":[{"dropping-particle":"","family":"Karim","given":"Abawi .","non-dropping-particle":"","parse-names":false,"suffix":""}],"container-title":"Qualitative and Quantitative Research. Research Methodology Workshop APHI Kabul 2008","id":"ITEM-1","issued":{"date-parts":[["2008"]]},"page":"1-14","title":"Research Methodology Workshop APHI Kabul 2008","type":"paper-conference"},"uris":["http://www.mendeley.com/documents/?uuid=c2b459bf-3e72-4177-9d7a-05a3bd4fc68e"]}],"mendeley":{"formattedCitation":"(Karim, 2008)","manualFormatting":"Karim (2008)","plainTextFormattedCitation":"(Karim, 2008)","previouslyFormattedCitation":"(Karim, 2008)"},"properties":{"noteIndex":0},"schema":"https://github.com/citation-style-language/schema/raw/master/csl-citation.json"}</w:instrText>
      </w:r>
      <w:r w:rsidRPr="004F49F5">
        <w:rPr>
          <w:rFonts w:ascii="Arial" w:hAnsi="Arial" w:cs="Arial"/>
          <w:color w:val="000000"/>
          <w:sz w:val="24"/>
          <w:szCs w:val="24"/>
        </w:rPr>
        <w:fldChar w:fldCharType="separate"/>
      </w:r>
      <w:r w:rsidRPr="004F49F5">
        <w:rPr>
          <w:rFonts w:ascii="Arial" w:hAnsi="Arial" w:cs="Arial"/>
          <w:noProof/>
          <w:color w:val="000000"/>
          <w:sz w:val="24"/>
          <w:szCs w:val="24"/>
        </w:rPr>
        <w:t>Karim (2008)</w:t>
      </w:r>
      <w:r w:rsidRPr="004F49F5">
        <w:rPr>
          <w:rFonts w:ascii="Arial" w:hAnsi="Arial" w:cs="Arial"/>
          <w:color w:val="000000"/>
          <w:sz w:val="24"/>
          <w:szCs w:val="24"/>
        </w:rPr>
        <w:fldChar w:fldCharType="end"/>
      </w:r>
      <w:r w:rsidRPr="004F49F5">
        <w:rPr>
          <w:rFonts w:ascii="Arial" w:hAnsi="Arial" w:cs="Arial"/>
          <w:color w:val="000000"/>
          <w:sz w:val="24"/>
          <w:szCs w:val="24"/>
        </w:rPr>
        <w:t xml:space="preserve"> considers a case study method as reality ‘out there’ and something that can be examined objectively. </w:t>
      </w:r>
      <w:r w:rsidRPr="004F49F5">
        <w:rPr>
          <w:rFonts w:ascii="Arial" w:eastAsia="Calibri" w:hAnsi="Arial" w:cs="Arial"/>
          <w:sz w:val="24"/>
          <w:szCs w:val="24"/>
        </w:rPr>
        <w:t>The node versus links method is by far the most suitable way to observe the logistics system in a construction context</w:t>
      </w:r>
      <w:r w:rsidRPr="004F49F5">
        <w:rPr>
          <w:rFonts w:ascii="Arial" w:hAnsi="Arial" w:cs="Arial"/>
          <w:noProof/>
          <w:sz w:val="24"/>
          <w:szCs w:val="24"/>
        </w:rPr>
        <w:t xml:space="preserve"> </w:t>
      </w:r>
      <w:r w:rsidRPr="004F49F5">
        <w:rPr>
          <w:rFonts w:ascii="Arial" w:eastAsia="Calibri" w:hAnsi="Arial" w:cs="Arial"/>
          <w:sz w:val="24"/>
          <w:szCs w:val="24"/>
        </w:rPr>
        <w:fldChar w:fldCharType="begin" w:fldLock="1"/>
      </w:r>
      <w:r w:rsidRPr="004F49F5">
        <w:rPr>
          <w:rFonts w:ascii="Arial" w:eastAsia="Calibri" w:hAnsi="Arial" w:cs="Arial"/>
          <w:sz w:val="24"/>
          <w:szCs w:val="24"/>
        </w:rPr>
        <w:instrText>ADDIN CSL_CITATION {"citationItems":[{"id":"ITEM-1","itemData":{"author":[{"dropping-particle":"","family":"Shakantu, W.M. and Emuze","given":"F. A.","non-dropping-particle":"","parse-names":false,"suffix":""}],"container-title":"Proceedings for the 20th Annual Conference of the International Group for lean construction.","id":"ITEM-1","issued":{"date-parts":[["2012"]]},"page":"661","publisher-place":"San Diego, California","title":"Assessing Reverse logistics in South African Construction.","type":"paper-conference"},"uris":["http://www.mendeley.com/documents/?uuid=1441cbee-5668-4c9d-a6b0-0c977073bfa3"]}],"mendeley":{"formattedCitation":"(Shakantu, W.M. and Emuze, 2012)","manualFormatting":"(Shakantu &amp;  Emuze, 2012","plainTextFormattedCitation":"(Shakantu, W.M. and Emuze, 2012)","previouslyFormattedCitation":"(Shakantu, W.M. and Emuze, 2012)"},"properties":{"noteIndex":0},"schema":"https://github.com/citation-style-language/schema/raw/master/csl-citation.json"}</w:instrText>
      </w:r>
      <w:r w:rsidRPr="004F49F5">
        <w:rPr>
          <w:rFonts w:ascii="Arial" w:eastAsia="Calibri" w:hAnsi="Arial" w:cs="Arial"/>
          <w:sz w:val="24"/>
          <w:szCs w:val="24"/>
        </w:rPr>
        <w:fldChar w:fldCharType="separate"/>
      </w:r>
      <w:r w:rsidRPr="004F49F5">
        <w:rPr>
          <w:rFonts w:ascii="Arial" w:eastAsia="Calibri" w:hAnsi="Arial" w:cs="Arial"/>
          <w:noProof/>
          <w:sz w:val="24"/>
          <w:szCs w:val="24"/>
        </w:rPr>
        <w:t>(Shakantu &amp;  Emuze, 2012</w:t>
      </w:r>
      <w:r w:rsidRPr="004F49F5">
        <w:rPr>
          <w:rFonts w:ascii="Arial" w:eastAsia="Calibri" w:hAnsi="Arial" w:cs="Arial"/>
          <w:sz w:val="24"/>
          <w:szCs w:val="24"/>
        </w:rPr>
        <w:fldChar w:fldCharType="end"/>
      </w:r>
      <w:r w:rsidRPr="004F49F5">
        <w:rPr>
          <w:rFonts w:ascii="Arial" w:eastAsia="Calibri" w:hAnsi="Arial" w:cs="Arial"/>
          <w:sz w:val="24"/>
          <w:szCs w:val="24"/>
        </w:rPr>
        <w:t xml:space="preserve">). </w:t>
      </w:r>
      <w:r w:rsidRPr="004F49F5">
        <w:rPr>
          <w:rFonts w:ascii="Arial" w:hAnsi="Arial" w:cs="Arial"/>
          <w:sz w:val="24"/>
          <w:szCs w:val="24"/>
        </w:rPr>
        <w:t xml:space="preserve">Thus, the </w:t>
      </w:r>
      <w:r w:rsidRPr="004F49F5">
        <w:rPr>
          <w:rFonts w:ascii="Arial" w:eastAsia="Calibri" w:hAnsi="Arial" w:cs="Arial"/>
          <w:sz w:val="24"/>
          <w:szCs w:val="24"/>
        </w:rPr>
        <w:t xml:space="preserve">unit of analysis was the utilisation of technology in construction  </w:t>
      </w:r>
      <w:r w:rsidRPr="004F49F5">
        <w:rPr>
          <w:rFonts w:ascii="Arial" w:hAnsi="Arial" w:cs="Arial"/>
          <w:sz w:val="24"/>
          <w:szCs w:val="24"/>
        </w:rPr>
        <w:t xml:space="preserve"> material logistics operations at the manufacturers’ warehouse (node) and the Distribution centres/Warehouses (DC/WHs), retailers store and sites.  </w:t>
      </w:r>
    </w:p>
    <w:p w14:paraId="71F11C99" w14:textId="77777777" w:rsidR="004F49F5" w:rsidRPr="004F49F5" w:rsidRDefault="004F49F5" w:rsidP="004F49F5">
      <w:pPr>
        <w:autoSpaceDE w:val="0"/>
        <w:autoSpaceDN w:val="0"/>
        <w:adjustRightInd w:val="0"/>
        <w:spacing w:before="260" w:after="80" w:line="240" w:lineRule="auto"/>
        <w:jc w:val="both"/>
        <w:rPr>
          <w:rFonts w:ascii="Arial" w:hAnsi="Arial" w:cs="Arial"/>
          <w:color w:val="000000"/>
          <w:sz w:val="24"/>
          <w:szCs w:val="24"/>
          <w:lang w:val="en-US"/>
        </w:rPr>
      </w:pPr>
      <w:r w:rsidRPr="004F49F5">
        <w:rPr>
          <w:rFonts w:ascii="Arial" w:hAnsi="Arial" w:cs="Arial"/>
          <w:b/>
          <w:bCs/>
          <w:color w:val="000000"/>
          <w:sz w:val="24"/>
          <w:szCs w:val="24"/>
          <w:lang w:val="en-US"/>
        </w:rPr>
        <w:lastRenderedPageBreak/>
        <w:t xml:space="preserve">3.2 Population and sampling methods </w:t>
      </w:r>
    </w:p>
    <w:p w14:paraId="49E30780" w14:textId="77777777" w:rsidR="004F49F5" w:rsidRPr="004F49F5" w:rsidRDefault="004F49F5" w:rsidP="004F49F5">
      <w:pPr>
        <w:autoSpaceDE w:val="0"/>
        <w:autoSpaceDN w:val="0"/>
        <w:adjustRightInd w:val="0"/>
        <w:spacing w:after="0" w:line="240" w:lineRule="auto"/>
        <w:jc w:val="both"/>
        <w:rPr>
          <w:rFonts w:ascii="Arial" w:hAnsi="Arial" w:cs="Arial"/>
          <w:color w:val="000000"/>
          <w:sz w:val="24"/>
          <w:szCs w:val="24"/>
          <w:lang w:val="en-US"/>
        </w:rPr>
      </w:pPr>
      <w:r w:rsidRPr="004F49F5">
        <w:rPr>
          <w:rFonts w:ascii="Arial" w:hAnsi="Arial" w:cs="Arial"/>
          <w:color w:val="000000"/>
          <w:sz w:val="24"/>
          <w:szCs w:val="24"/>
          <w:lang w:val="en-US"/>
        </w:rPr>
        <w:t>The target of this study was the North-Central geo-political zone of Nigeria, which comprises six states and the Federal Capital Territory (FCT), Abuja. The choice of North Central was because it is one of the fastest developing regions, and it has a high concentration of construction activity. Because of the wideness of this zone, 32 construction materials manufacturers were purposively selected from the zone.</w:t>
      </w:r>
      <w:r w:rsidRPr="004F49F5">
        <w:rPr>
          <w:rFonts w:ascii="Arial" w:eastAsia="Times New Roman" w:hAnsi="Arial" w:cs="Arial"/>
          <w:sz w:val="24"/>
          <w:szCs w:val="24"/>
          <w:lang w:val="en-US"/>
        </w:rPr>
        <w:t xml:space="preserve"> This is supported by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uthor":[{"dropping-particle":"","family":"Leedy, P. and Ormrod","given":"J.","non-dropping-particle":"","parse-names":false,"suffix":""}],"edition":"Tenth","id":"ITEM-1","issued":{"date-parts":[["2013"]]},"publisher":"Pearson","publisher-place":"Boston","title":"Practical Research: Planning and Design.","type":"book"},"uris":["http://www.mendeley.com/documents/?uuid=dc9d6e69-8e94-41b6-9651-23cfe96fd22a"]}],"mendeley":{"formattedCitation":"(Leedy, P. and Ormrod, 2013)","manualFormatting":"Leedy &amp; Ormrod (2013)","plainTextFormattedCitation":"(Leedy, P. and Ormrod, 2013)","previouslyFormattedCitation":"(Leedy, P. and Ormrod, 2013)"},"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Leedy &amp; Ormrod (2013)</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stress that purposive sampling ensures  that the scholar selects persons or other components, as the name suggests, for a particular reason. </w:t>
      </w:r>
      <w:r w:rsidRPr="004F49F5">
        <w:rPr>
          <w:rFonts w:ascii="Arial" w:hAnsi="Arial" w:cs="Arial"/>
          <w:color w:val="000000"/>
          <w:sz w:val="24"/>
          <w:szCs w:val="24"/>
          <w:lang w:val="en-US"/>
        </w:rPr>
        <w:t xml:space="preserve"> From these 32 manufacturer firms, customers in the supply chain were randomly selected, including 42 DC, WHs, retail stores and 30 construction sites, with at least two customers for one particular material. The selected construction materials manufacturers produce materials such as cement, reinforcement bars (steel), ceramic tiles, crushed stones, masonry hollow sandcrete blocks and sand (fine and coarse). Their products were distributed to their customers in the five state capitals and Abuja. Chosen sites were carefully and logistically selected, instead of those that are statistically significant in the population </w:t>
      </w:r>
      <w:r w:rsidRPr="004F49F5">
        <w:rPr>
          <w:rFonts w:ascii="Arial" w:eastAsia="Calibri" w:hAnsi="Arial" w:cs="Arial"/>
          <w:sz w:val="24"/>
          <w:szCs w:val="24"/>
        </w:rPr>
        <w:fldChar w:fldCharType="begin" w:fldLock="1"/>
      </w:r>
      <w:r w:rsidRPr="004F49F5">
        <w:rPr>
          <w:rFonts w:ascii="Arial" w:eastAsia="Calibri" w:hAnsi="Arial" w:cs="Arial"/>
          <w:sz w:val="24"/>
          <w:szCs w:val="24"/>
        </w:rPr>
        <w:instrText>ADDIN CSL_CITATION {"citationItems":[{"id":"ITEM-1","itemData":{"author":[{"dropping-particle":"","family":"Shakantu, W.M. and Emuze","given":"F. A.","non-dropping-particle":"","parse-names":false,"suffix":""}],"container-title":"Proceedings for the 20th Annual Conference of the International Group for lean construction.","id":"ITEM-1","issued":{"date-parts":[["2012"]]},"page":"661","publisher-place":"San Diego, California","title":"Assessing Reverse logistics in South African Construction.","type":"paper-conference"},"uris":["http://www.mendeley.com/documents/?uuid=1441cbee-5668-4c9d-a6b0-0c977073bfa3"]}],"mendeley":{"formattedCitation":"(Shakantu, W.M. and Emuze, 2012)","manualFormatting":"(Shakantu &amp;  Emuze, 2012","plainTextFormattedCitation":"(Shakantu, W.M. and Emuze, 2012)","previouslyFormattedCitation":"(Shakantu, W.M. and Emuze, 2012)"},"properties":{"noteIndex":0},"schema":"https://github.com/citation-style-language/schema/raw/master/csl-citation.json"}</w:instrText>
      </w:r>
      <w:r w:rsidRPr="004F49F5">
        <w:rPr>
          <w:rFonts w:ascii="Arial" w:eastAsia="Calibri" w:hAnsi="Arial" w:cs="Arial"/>
          <w:sz w:val="24"/>
          <w:szCs w:val="24"/>
        </w:rPr>
        <w:fldChar w:fldCharType="separate"/>
      </w:r>
      <w:r w:rsidRPr="004F49F5">
        <w:rPr>
          <w:rFonts w:ascii="Arial" w:eastAsia="Calibri" w:hAnsi="Arial" w:cs="Arial"/>
          <w:noProof/>
          <w:sz w:val="24"/>
          <w:szCs w:val="24"/>
        </w:rPr>
        <w:t>(Shakantu &amp;  Emuze, 2012</w:t>
      </w:r>
      <w:r w:rsidRPr="004F49F5">
        <w:rPr>
          <w:rFonts w:ascii="Arial" w:eastAsia="Calibri" w:hAnsi="Arial" w:cs="Arial"/>
          <w:sz w:val="24"/>
          <w:szCs w:val="24"/>
        </w:rPr>
        <w:fldChar w:fldCharType="end"/>
      </w:r>
      <w:r w:rsidRPr="004F49F5">
        <w:rPr>
          <w:rFonts w:ascii="Arial" w:eastAsia="Calibri" w:hAnsi="Arial" w:cs="Arial"/>
          <w:sz w:val="24"/>
          <w:szCs w:val="24"/>
        </w:rPr>
        <w:t>).</w:t>
      </w:r>
      <w:r w:rsidRPr="004F49F5">
        <w:rPr>
          <w:rFonts w:ascii="Arial" w:hAnsi="Arial" w:cs="Arial"/>
          <w:color w:val="000000"/>
          <w:sz w:val="24"/>
          <w:szCs w:val="24"/>
          <w:lang w:val="en-US"/>
        </w:rPr>
        <w:t xml:space="preserve">  </w:t>
      </w:r>
    </w:p>
    <w:p w14:paraId="25A3A553" w14:textId="77777777" w:rsidR="004F49F5" w:rsidRPr="004F49F5" w:rsidRDefault="004F49F5" w:rsidP="004F49F5">
      <w:pPr>
        <w:autoSpaceDE w:val="0"/>
        <w:autoSpaceDN w:val="0"/>
        <w:adjustRightInd w:val="0"/>
        <w:spacing w:before="240" w:after="0" w:line="240" w:lineRule="auto"/>
        <w:jc w:val="both"/>
        <w:rPr>
          <w:rFonts w:ascii="Arial" w:hAnsi="Arial" w:cs="Arial"/>
          <w:color w:val="000000"/>
          <w:sz w:val="24"/>
          <w:szCs w:val="24"/>
          <w:lang w:val="en-US"/>
        </w:rPr>
      </w:pPr>
      <w:r w:rsidRPr="004F49F5">
        <w:rPr>
          <w:rFonts w:ascii="Arial" w:hAnsi="Arial" w:cs="Arial"/>
          <w:color w:val="000000"/>
          <w:sz w:val="24"/>
          <w:szCs w:val="24"/>
          <w:lang w:val="en-US"/>
        </w:rPr>
        <w:t xml:space="preserve">The decision of multiple case studies over a sole case study was to allow contrasts between the surveyed practices by subjects studied to obtain broad knowledge of these practices </w:t>
      </w:r>
      <w:bookmarkStart w:id="0" w:name="_Hlk105498825"/>
      <w:bookmarkStart w:id="1" w:name="_Hlk105499399"/>
      <w:r w:rsidRPr="004F49F5">
        <w:rPr>
          <w:rFonts w:ascii="Arial" w:hAnsi="Arial" w:cs="Arial"/>
          <w:color w:val="000000"/>
          <w:sz w:val="24"/>
          <w:szCs w:val="24"/>
          <w:lang w:val="en-US"/>
        </w:rPr>
        <w:fldChar w:fldCharType="begin" w:fldLock="1"/>
      </w:r>
      <w:r w:rsidRPr="004F49F5">
        <w:rPr>
          <w:rFonts w:ascii="Arial" w:hAnsi="Arial" w:cs="Arial"/>
          <w:color w:val="000000"/>
          <w:sz w:val="24"/>
          <w:szCs w:val="24"/>
          <w:lang w:val="en-US"/>
        </w:rPr>
        <w:instrText>ADDIN CSL_CITATION {"citationItems":[{"id":"ITEM-1","itemData":{"author":[{"dropping-particle":"","family":"Yin","given":"R.K.","non-dropping-particle":"","parse-names":false,"suffix":""}],"edition":"Third","id":"ITEM-1","issued":{"date-parts":[["2012"]]},"publisher":"Sage Publications","publisher-place":"Thousand Oaks, California.","title":"Applications of case study research, 3rd edn., Sage, Thousand Oaks, CA.","type":"book"},"uris":["http://www.mendeley.com/documents/?uuid=22e3d915-cf0e-4c5a-8cf6-3f0d95783054"]}],"mendeley":{"formattedCitation":"(Yin, 2012)","plainTextFormattedCitation":"(Yin, 2012)","previouslyFormattedCitation":"(Yin, 2012)"},"properties":{"noteIndex":0},"schema":"https://github.com/citation-style-language/schema/raw/master/csl-citation.json"}</w:instrText>
      </w:r>
      <w:r w:rsidRPr="004F49F5">
        <w:rPr>
          <w:rFonts w:ascii="Arial" w:hAnsi="Arial" w:cs="Arial"/>
          <w:color w:val="000000"/>
          <w:sz w:val="24"/>
          <w:szCs w:val="24"/>
          <w:lang w:val="en-US"/>
        </w:rPr>
        <w:fldChar w:fldCharType="separate"/>
      </w:r>
      <w:r w:rsidRPr="004F49F5">
        <w:rPr>
          <w:rFonts w:ascii="Arial" w:hAnsi="Arial" w:cs="Arial"/>
          <w:noProof/>
          <w:color w:val="000000"/>
          <w:sz w:val="24"/>
          <w:szCs w:val="24"/>
          <w:lang w:val="en-US"/>
        </w:rPr>
        <w:t>(Yin, 2012)</w:t>
      </w:r>
      <w:r w:rsidRPr="004F49F5">
        <w:rPr>
          <w:rFonts w:ascii="Arial" w:hAnsi="Arial" w:cs="Arial"/>
          <w:color w:val="000000"/>
          <w:sz w:val="24"/>
          <w:szCs w:val="24"/>
          <w:lang w:val="en-US"/>
        </w:rPr>
        <w:fldChar w:fldCharType="end"/>
      </w:r>
      <w:bookmarkEnd w:id="0"/>
      <w:r w:rsidRPr="004F49F5">
        <w:rPr>
          <w:rFonts w:ascii="Arial" w:hAnsi="Arial" w:cs="Arial"/>
          <w:color w:val="000000"/>
          <w:sz w:val="24"/>
          <w:szCs w:val="24"/>
          <w:lang w:val="en-US"/>
        </w:rPr>
        <w:t>.</w:t>
      </w:r>
      <w:bookmarkEnd w:id="1"/>
      <w:r w:rsidRPr="004F49F5">
        <w:rPr>
          <w:rFonts w:ascii="Arial" w:hAnsi="Arial" w:cs="Arial"/>
          <w:color w:val="000000"/>
          <w:sz w:val="24"/>
          <w:szCs w:val="24"/>
          <w:lang w:val="en-US"/>
        </w:rPr>
        <w:t xml:space="preserve"> The research methods used in this study were observation and the analysis of delivery records, because they helped to understand how the on-time delivery performance is implemented by the firms </w:t>
      </w:r>
      <w:bookmarkStart w:id="2" w:name="_Hlk105498944"/>
      <w:r w:rsidRPr="004F49F5">
        <w:rPr>
          <w:rFonts w:ascii="Arial" w:hAnsi="Arial" w:cs="Arial"/>
          <w:color w:val="000000"/>
          <w:sz w:val="24"/>
          <w:szCs w:val="24"/>
          <w:lang w:val="en-US"/>
        </w:rPr>
        <w:fldChar w:fldCharType="begin" w:fldLock="1"/>
      </w:r>
      <w:r w:rsidRPr="004F49F5">
        <w:rPr>
          <w:rFonts w:ascii="Arial" w:hAnsi="Arial" w:cs="Arial"/>
          <w:color w:val="000000"/>
          <w:sz w:val="24"/>
          <w:szCs w:val="24"/>
          <w:lang w:val="en-US"/>
        </w:rPr>
        <w:instrText>ADDIN CSL_CITATION {"citationItems":[{"id":"ITEM-1","itemData":{"author":[{"dropping-particle":"","family":"Kamali","given":"Ali","non-dropping-particle":"","parse-names":false,"suffix":""}],"container-title":"CiiT International Journal of Artificial Intelligent Systems and Machine Learning","id":"ITEM-1","issue":"9","issued":{"date-parts":[["2018"]]},"page":"198- 204","title":"The Way to Optimize On-Time Delivery (OTD) in Logistics - Firms in Bahrain","type":"article-journal","volume":"10"},"uris":["http://www.mendeley.com/documents/?uuid=b1b3e6e0-d00a-4c83-85a6-ce273f4edeef"]}],"mendeley":{"formattedCitation":"(Kamali, 2018)","plainTextFormattedCitation":"(Kamali, 2018)","previouslyFormattedCitation":"(Kamali, 2018)"},"properties":{"noteIndex":0},"schema":"https://github.com/citation-style-language/schema/raw/master/csl-citation.json"}</w:instrText>
      </w:r>
      <w:r w:rsidRPr="004F49F5">
        <w:rPr>
          <w:rFonts w:ascii="Arial" w:hAnsi="Arial" w:cs="Arial"/>
          <w:color w:val="000000"/>
          <w:sz w:val="24"/>
          <w:szCs w:val="24"/>
          <w:lang w:val="en-US"/>
        </w:rPr>
        <w:fldChar w:fldCharType="separate"/>
      </w:r>
      <w:r w:rsidRPr="004F49F5">
        <w:rPr>
          <w:rFonts w:ascii="Arial" w:hAnsi="Arial" w:cs="Arial"/>
          <w:noProof/>
          <w:color w:val="000000"/>
          <w:sz w:val="24"/>
          <w:szCs w:val="24"/>
          <w:lang w:val="en-US"/>
        </w:rPr>
        <w:t>(Kamali, 2018)</w:t>
      </w:r>
      <w:r w:rsidRPr="004F49F5">
        <w:rPr>
          <w:rFonts w:ascii="Arial" w:hAnsi="Arial" w:cs="Arial"/>
          <w:color w:val="000000"/>
          <w:sz w:val="24"/>
          <w:szCs w:val="24"/>
          <w:lang w:val="en-US"/>
        </w:rPr>
        <w:fldChar w:fldCharType="end"/>
      </w:r>
      <w:r w:rsidRPr="004F49F5">
        <w:rPr>
          <w:rFonts w:ascii="Arial" w:hAnsi="Arial" w:cs="Arial"/>
          <w:color w:val="000000"/>
          <w:sz w:val="24"/>
          <w:szCs w:val="24"/>
          <w:lang w:val="en-US"/>
        </w:rPr>
        <w:t>.</w:t>
      </w:r>
      <w:bookmarkEnd w:id="2"/>
      <w:r w:rsidRPr="004F49F5">
        <w:rPr>
          <w:rFonts w:ascii="Arial" w:hAnsi="Arial" w:cs="Arial"/>
          <w:color w:val="000000"/>
          <w:sz w:val="24"/>
          <w:szCs w:val="24"/>
          <w:lang w:val="en-US"/>
        </w:rPr>
        <w:t xml:space="preserve"> In the observational study technique, the researcher observed aspects of human behaviour and types of technology utilised , processed this with as much as objectivity as possible and then recorded the phenomena in its current state </w:t>
      </w:r>
      <w:bookmarkStart w:id="3" w:name="_Hlk105499507"/>
      <w:bookmarkStart w:id="4" w:name="_Hlk105499069"/>
      <w:r w:rsidRPr="004F49F5">
        <w:rPr>
          <w:rFonts w:ascii="Arial" w:hAnsi="Arial" w:cs="Arial"/>
          <w:color w:val="000000"/>
          <w:sz w:val="24"/>
          <w:szCs w:val="24"/>
          <w:lang w:val="en-US"/>
        </w:rPr>
        <w:fldChar w:fldCharType="begin" w:fldLock="1"/>
      </w:r>
      <w:r w:rsidRPr="004F49F5">
        <w:rPr>
          <w:rFonts w:ascii="Arial" w:hAnsi="Arial" w:cs="Arial"/>
          <w:color w:val="000000"/>
          <w:sz w:val="24"/>
          <w:szCs w:val="24"/>
          <w:lang w:val="en-US"/>
        </w:rPr>
        <w:instrText>ADDIN CSL_CITATION {"citationItems":[{"id":"ITEM-1","itemData":{"abstract":"This paper discusses three common research approaches, qualitative, quantitative, and mixed methods, along with the various research designs commonly used when conducting research within the framework of each approach. Creswell (2002) noted that quantitative research is the process of collecting, analyzing, interpreting, and writing the results of a study, while qualitative research is the approach to data collection, analysis, and report writing differing from the traditional, quantitative approaches. This paper provides a further distinction between quantitative and qualitative research methods. This paper also presents a summary of the different research methods to conduct research in quantitative, qualitative, and mixed methods studies.","author":[{"dropping-particle":"","family":"Williams","given":"Carrie","non-dropping-particle":"","parse-names":false,"suffix":""}],"container-title":"Journal of Business and Economic Research","id":"ITEM-1","issue":"3","issued":{"date-parts":[["2007"]]},"page":"65-72","title":"Research Methods","type":"article-journal","volume":"5"},"uris":["http://www.mendeley.com/documents/?uuid=ce10ae10-fe3f-4698-bc97-202e2913f6f6"]}],"mendeley":{"formattedCitation":"(Williams, 2007)","plainTextFormattedCitation":"(Williams, 2007)","previouslyFormattedCitation":"(Williams, 2007)"},"properties":{"noteIndex":0},"schema":"https://github.com/citation-style-language/schema/raw/master/csl-citation.json"}</w:instrText>
      </w:r>
      <w:r w:rsidRPr="004F49F5">
        <w:rPr>
          <w:rFonts w:ascii="Arial" w:hAnsi="Arial" w:cs="Arial"/>
          <w:color w:val="000000"/>
          <w:sz w:val="24"/>
          <w:szCs w:val="24"/>
          <w:lang w:val="en-US"/>
        </w:rPr>
        <w:fldChar w:fldCharType="separate"/>
      </w:r>
      <w:r w:rsidRPr="004F49F5">
        <w:rPr>
          <w:rFonts w:ascii="Arial" w:hAnsi="Arial" w:cs="Arial"/>
          <w:noProof/>
          <w:color w:val="000000"/>
          <w:sz w:val="24"/>
          <w:szCs w:val="24"/>
          <w:lang w:val="en-US"/>
        </w:rPr>
        <w:t>(Williams, 2007)</w:t>
      </w:r>
      <w:r w:rsidRPr="004F49F5">
        <w:rPr>
          <w:rFonts w:ascii="Arial" w:hAnsi="Arial" w:cs="Arial"/>
          <w:color w:val="000000"/>
          <w:sz w:val="24"/>
          <w:szCs w:val="24"/>
          <w:lang w:val="en-US"/>
        </w:rPr>
        <w:fldChar w:fldCharType="end"/>
      </w:r>
      <w:bookmarkEnd w:id="3"/>
      <w:r w:rsidRPr="004F49F5">
        <w:rPr>
          <w:rFonts w:ascii="Arial" w:hAnsi="Arial" w:cs="Arial"/>
          <w:color w:val="000000"/>
          <w:sz w:val="24"/>
          <w:szCs w:val="24"/>
          <w:lang w:val="en-US"/>
        </w:rPr>
        <w:t>.</w:t>
      </w:r>
      <w:bookmarkEnd w:id="4"/>
      <w:r w:rsidRPr="004F49F5">
        <w:rPr>
          <w:rFonts w:ascii="Arial" w:hAnsi="Arial" w:cs="Arial"/>
          <w:color w:val="000000"/>
          <w:sz w:val="24"/>
          <w:szCs w:val="24"/>
          <w:lang w:val="en-US"/>
        </w:rPr>
        <w:t xml:space="preserve"> The case study gives observers a chance to reflect on conditions in retrospect. </w:t>
      </w:r>
      <w:r w:rsidRPr="004F49F5">
        <w:rPr>
          <w:rFonts w:ascii="Arial" w:hAnsi="Arial" w:cs="Arial"/>
          <w:color w:val="000000"/>
          <w:sz w:val="24"/>
          <w:szCs w:val="24"/>
          <w:lang w:val="en-US"/>
        </w:rPr>
        <w:fldChar w:fldCharType="begin" w:fldLock="1"/>
      </w:r>
      <w:r w:rsidRPr="004F49F5">
        <w:rPr>
          <w:rFonts w:ascii="Arial" w:hAnsi="Arial" w:cs="Arial"/>
          <w:color w:val="000000"/>
          <w:sz w:val="24"/>
          <w:szCs w:val="24"/>
          <w:lang w:val="en-US"/>
        </w:rPr>
        <w:instrText>ADDIN CSL_CITATION {"citationItems":[{"id":"ITEM-1","itemData":{"author":[{"dropping-particle":"","family":"Scott, G.M. and Garner","given":"R.","non-dropping-particle":"","parse-names":false,"suffix":""}],"id":"ITEM-1","issued":{"date-parts":[["2013"]]},"publisher":"Pearson Education","publisher-place":"Boston, MA","title":"Doing Qualitative Research: Designs, Methods, andTechniques, Pearson Education, Boston, MA.","type":"book"},"uris":["http://www.mendeley.com/documents/?uuid=7400d96c-569d-42a5-b3e0-449c7b85fe60"]}],"mendeley":{"formattedCitation":"(Scott, G.M. and Garner, 2013)","manualFormatting":"Scott  and Garner (2013)","plainTextFormattedCitation":"(Scott, G.M. and Garner, 2013)","previouslyFormattedCitation":"(Scott, G.M. and Garner, 2013)"},"properties":{"noteIndex":0},"schema":"https://github.com/citation-style-language/schema/raw/master/csl-citation.json"}</w:instrText>
      </w:r>
      <w:r w:rsidRPr="004F49F5">
        <w:rPr>
          <w:rFonts w:ascii="Arial" w:hAnsi="Arial" w:cs="Arial"/>
          <w:color w:val="000000"/>
          <w:sz w:val="24"/>
          <w:szCs w:val="24"/>
          <w:lang w:val="en-US"/>
        </w:rPr>
        <w:fldChar w:fldCharType="separate"/>
      </w:r>
      <w:r w:rsidRPr="004F49F5">
        <w:rPr>
          <w:rFonts w:ascii="Arial" w:hAnsi="Arial" w:cs="Arial"/>
          <w:noProof/>
          <w:color w:val="000000"/>
          <w:sz w:val="24"/>
          <w:szCs w:val="24"/>
          <w:lang w:val="en-US"/>
        </w:rPr>
        <w:t>Scott  and Garner (2013)</w:t>
      </w:r>
      <w:r w:rsidRPr="004F49F5">
        <w:rPr>
          <w:rFonts w:ascii="Arial" w:hAnsi="Arial" w:cs="Arial"/>
          <w:color w:val="000000"/>
          <w:sz w:val="24"/>
          <w:szCs w:val="24"/>
          <w:lang w:val="en-US"/>
        </w:rPr>
        <w:fldChar w:fldCharType="end"/>
      </w:r>
      <w:r w:rsidRPr="004F49F5">
        <w:rPr>
          <w:rFonts w:ascii="Arial" w:hAnsi="Arial" w:cs="Arial"/>
          <w:color w:val="000000"/>
          <w:sz w:val="24"/>
          <w:szCs w:val="24"/>
          <w:lang w:val="en-US"/>
        </w:rPr>
        <w:t xml:space="preserve"> added that observation offers chances to obtain the truth of a larger condition and to draw conclusions that the individual subjects might have difficulty in noticing. </w:t>
      </w:r>
    </w:p>
    <w:p w14:paraId="120A233E" w14:textId="77777777" w:rsidR="004F49F5" w:rsidRPr="004F49F5" w:rsidRDefault="004F49F5" w:rsidP="004F49F5">
      <w:pPr>
        <w:autoSpaceDE w:val="0"/>
        <w:autoSpaceDN w:val="0"/>
        <w:adjustRightInd w:val="0"/>
        <w:spacing w:after="0" w:line="240" w:lineRule="auto"/>
        <w:rPr>
          <w:rFonts w:ascii="Arial" w:hAnsi="Arial" w:cs="Arial"/>
          <w:color w:val="000000"/>
          <w:sz w:val="24"/>
          <w:szCs w:val="24"/>
          <w:lang w:val="en-US"/>
        </w:rPr>
      </w:pPr>
    </w:p>
    <w:p w14:paraId="29F6BCF1" w14:textId="77777777" w:rsidR="004F49F5" w:rsidRPr="004F49F5" w:rsidRDefault="004F49F5" w:rsidP="004F49F5">
      <w:pPr>
        <w:autoSpaceDE w:val="0"/>
        <w:autoSpaceDN w:val="0"/>
        <w:adjustRightInd w:val="0"/>
        <w:spacing w:after="0" w:line="240" w:lineRule="auto"/>
        <w:jc w:val="both"/>
        <w:rPr>
          <w:rFonts w:ascii="Arial" w:hAnsi="Arial" w:cs="Arial"/>
          <w:b/>
          <w:bCs/>
          <w:color w:val="000000"/>
          <w:sz w:val="24"/>
          <w:szCs w:val="24"/>
          <w:lang w:val="en-US"/>
        </w:rPr>
      </w:pPr>
      <w:r w:rsidRPr="004F49F5">
        <w:rPr>
          <w:rFonts w:ascii="Arial" w:hAnsi="Arial" w:cs="Arial"/>
          <w:b/>
          <w:bCs/>
          <w:color w:val="000000"/>
          <w:sz w:val="24"/>
          <w:szCs w:val="24"/>
          <w:lang w:val="en-US"/>
        </w:rPr>
        <w:t xml:space="preserve">3.3 Data collection </w:t>
      </w:r>
    </w:p>
    <w:p w14:paraId="79BB44F6" w14:textId="77777777" w:rsidR="004F49F5" w:rsidRPr="004F49F5" w:rsidRDefault="004F49F5" w:rsidP="004F49F5">
      <w:pPr>
        <w:autoSpaceDE w:val="0"/>
        <w:autoSpaceDN w:val="0"/>
        <w:adjustRightInd w:val="0"/>
        <w:spacing w:after="0" w:line="240" w:lineRule="auto"/>
        <w:jc w:val="both"/>
        <w:rPr>
          <w:rFonts w:ascii="Arial" w:hAnsi="Arial" w:cs="Arial"/>
          <w:b/>
          <w:bCs/>
          <w:color w:val="000000"/>
          <w:sz w:val="24"/>
          <w:szCs w:val="24"/>
          <w:lang w:val="en-US"/>
        </w:rPr>
      </w:pPr>
    </w:p>
    <w:p w14:paraId="20518249"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sz w:val="24"/>
          <w:szCs w:val="24"/>
          <w:lang w:val="en-US"/>
        </w:rPr>
        <w:t>Quantitative data was collected using</w:t>
      </w:r>
      <w:r w:rsidRPr="004F49F5">
        <w:rPr>
          <w:rFonts w:ascii="Arial" w:eastAsia="Calibri" w:hAnsi="Arial" w:cs="Arial"/>
          <w:sz w:val="24"/>
          <w:szCs w:val="24"/>
          <w:lang w:val="en-US"/>
        </w:rPr>
        <w:t xml:space="preserve"> primary records and through non-participant observations of material handling operations.</w:t>
      </w:r>
      <w:r w:rsidRPr="004F49F5">
        <w:rPr>
          <w:rFonts w:ascii="Arial" w:hAnsi="Arial" w:cs="Arial"/>
          <w:sz w:val="24"/>
          <w:szCs w:val="24"/>
          <w:lang w:val="en-US"/>
        </w:rPr>
        <w:t xml:space="preserve"> A modified list of the  types of technology  software’s  utilised in logistics processes in the studies of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Bhandari (2013","plainTextFormattedCitation":"(Bhandari, 2013)","previouslyFormattedCitation":"(Bhandari,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Bhandari (2013</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r w:rsidRPr="004F49F5">
        <w:rPr>
          <w:rFonts w:ascii="Arial" w:hAnsi="Arial" w:cs="Arial"/>
          <w:noProof/>
          <w:sz w:val="24"/>
          <w:szCs w:val="24"/>
          <w:lang w:val="en-US"/>
        </w:rPr>
        <w:t xml:space="preserve">Gwynne (2014) and </w:t>
      </w:r>
      <w:r w:rsidRPr="004F49F5">
        <w:rPr>
          <w:rFonts w:ascii="Arial" w:hAnsi="Arial" w:cs="Arial"/>
          <w:sz w:val="24"/>
          <w:szCs w:val="24"/>
          <w:lang w:val="en-US"/>
        </w:rPr>
        <w:t xml:space="preserv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DOI: 10.1108/17410380910975113 CITATIONS","abstract":"Purpose – The purpose of this paper is to conceptualize e-business adoption and to generate understanding of the range of factors affecting the adoption process. The paper also aims at exploring the perceived impact of e-business adoption on logistics-related processes. Design/methodology/approach – Case study research, by conducting in-depth interviews in eight companies. Findings – E-business adoption is not exclusively a matter of resources. Increased e-business adoption and impact are caused by increased operational compatibility, as well as increased levels of collaboration. In terms of e-business impact this mainly refers to cycle time reductions and quality improvements, rather than direct cost reductions as reported by other authors. Research limitations/implications – The intrinsic weakness of the research method and the way concepts are operationalized limits the ability to generalize findings. Practical implications – Managers should emphasize developing their relationships with their suppliers/customers, in an effort to docommon e-business investments, and should aim to increase their partners’ commitment to the use of these applications. Originality/value – This paper provides empirical evidence from a sector where limited research efforts have taken place. Explanations can be helpful to other researchers involved in the understanding of the adoption of e-business and its impact.","author":[{"dropping-particle":"","family":"Matopoulos","given":"Aristides","non-dropping-particle":"","parse-names":false,"suffix":""},{"dropping-particle":"","family":"Vlachopoulou","given":"Maro and","non-dropping-particle":"","parse-names":false,"suffix":""},{"dropping-particle":"","family":"Manthou","given":"Vicky","non-dropping-particle":"","parse-names":false,"suffix":""}],"container-title":"Journal of Manufacturing Technology Management","id":"ITEM-1","issue":"6","issued":{"date-parts":[["2009"]]},"page":"1-13","title":"Understanding the factors affecting e-business adoption and impact on logistics processes","type":"article-journal","volume":"20"},"uris":["http://www.mendeley.com/documents/?uuid=b5b40e1d-f409-4b42-8214-c641bbe04af2"]}],"mendeley":{"formattedCitation":"(Matopoulos et al., 2009)","manualFormatting":"Matopoulos  et al.  (2009","plainTextFormattedCitation":"(Matopoulos et al., 2009)","previouslyFormattedCitation":"(Matopoulos et al., 2009)"},"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Matopoulos  </w:t>
      </w:r>
      <w:r w:rsidRPr="004F49F5">
        <w:rPr>
          <w:rFonts w:ascii="Arial" w:hAnsi="Arial" w:cs="Arial"/>
          <w:i/>
          <w:noProof/>
          <w:sz w:val="24"/>
          <w:szCs w:val="24"/>
          <w:lang w:val="en-US"/>
        </w:rPr>
        <w:t>et al.</w:t>
      </w:r>
      <w:r w:rsidRPr="004F49F5">
        <w:rPr>
          <w:rFonts w:ascii="Arial" w:hAnsi="Arial" w:cs="Arial"/>
          <w:noProof/>
          <w:sz w:val="24"/>
          <w:szCs w:val="24"/>
          <w:lang w:val="en-US"/>
        </w:rPr>
        <w:t xml:space="preserve">  (2009</w:t>
      </w:r>
      <w:r w:rsidRPr="004F49F5">
        <w:rPr>
          <w:rFonts w:ascii="Arial" w:hAnsi="Arial" w:cs="Arial"/>
          <w:sz w:val="24"/>
          <w:szCs w:val="24"/>
          <w:lang w:val="en-US"/>
        </w:rPr>
        <w:fldChar w:fldCharType="end"/>
      </w:r>
      <w:r w:rsidRPr="004F49F5">
        <w:rPr>
          <w:rFonts w:ascii="Arial" w:hAnsi="Arial" w:cs="Arial"/>
          <w:sz w:val="24"/>
          <w:szCs w:val="24"/>
          <w:lang w:val="en-US"/>
        </w:rPr>
        <w:t>) were adopted in this study. T</w:t>
      </w:r>
      <w:r w:rsidRPr="004F49F5">
        <w:rPr>
          <w:rFonts w:ascii="Arial" w:hAnsi="Arial" w:cs="Arial"/>
          <w:color w:val="000000"/>
          <w:sz w:val="24"/>
          <w:szCs w:val="24"/>
          <w:lang w:val="en-US"/>
        </w:rPr>
        <w:t>he observation includes watching and recording the types of technology</w:t>
      </w:r>
      <w:r w:rsidRPr="004F49F5">
        <w:rPr>
          <w:rFonts w:ascii="Arial" w:hAnsi="Arial" w:cs="Arial"/>
          <w:sz w:val="24"/>
          <w:szCs w:val="24"/>
          <w:lang w:val="en-US"/>
        </w:rPr>
        <w:t xml:space="preserve"> software’s</w:t>
      </w:r>
      <w:r w:rsidRPr="004F49F5">
        <w:rPr>
          <w:rFonts w:ascii="Arial" w:hAnsi="Arial" w:cs="Arial"/>
          <w:color w:val="000000"/>
          <w:sz w:val="24"/>
          <w:szCs w:val="24"/>
          <w:lang w:val="en-US"/>
        </w:rPr>
        <w:t xml:space="preserve"> used in:</w:t>
      </w:r>
      <w:r w:rsidRPr="004F49F5">
        <w:rPr>
          <w:rFonts w:ascii="Arial" w:hAnsi="Arial" w:cs="Arial"/>
          <w:sz w:val="24"/>
          <w:szCs w:val="24"/>
          <w:lang w:val="en-US"/>
        </w:rPr>
        <w:t xml:space="preserve"> AutoID, communication, Information technology and e-business, </w:t>
      </w:r>
      <w:r w:rsidRPr="004F49F5">
        <w:rPr>
          <w:rFonts w:ascii="Arial" w:hAnsi="Arial" w:cs="Arial"/>
          <w:color w:val="000000"/>
          <w:sz w:val="24"/>
          <w:szCs w:val="24"/>
          <w:lang w:val="en-US"/>
        </w:rPr>
        <w:t xml:space="preserve">whilst the measurements involved recording of the time for </w:t>
      </w:r>
      <w:r w:rsidRPr="004F49F5">
        <w:rPr>
          <w:rFonts w:ascii="Arial" w:hAnsi="Arial" w:cs="Arial"/>
          <w:sz w:val="24"/>
          <w:szCs w:val="24"/>
          <w:lang w:val="en-US"/>
        </w:rPr>
        <w:t>loading and offloading material in vehicles. An observation and Measurement Guide comprising the afore-mentioned parameters was formed. A total of seventy-two (72) observations were recorded to be representative of vehicle deliveries from the manufacturer’s plant to DC/WHs, retailer stores and construction Sites. These orders from each site were processed and delivered to the respective state capitals and Abuja. This is summarised in Table 1</w:t>
      </w:r>
    </w:p>
    <w:p w14:paraId="71FFFA2A" w14:textId="77777777" w:rsidR="004F49F5" w:rsidRPr="004F49F5" w:rsidRDefault="004F49F5" w:rsidP="004F49F5">
      <w:pPr>
        <w:spacing w:after="0" w:line="240" w:lineRule="auto"/>
        <w:jc w:val="both"/>
        <w:rPr>
          <w:rFonts w:ascii="Arial" w:hAnsi="Arial" w:cs="Arial"/>
          <w:sz w:val="24"/>
          <w:szCs w:val="24"/>
          <w:lang w:val="en-US"/>
        </w:rPr>
      </w:pPr>
    </w:p>
    <w:p w14:paraId="5D4FDD67" w14:textId="77777777" w:rsidR="00637DB9" w:rsidRDefault="00637DB9" w:rsidP="004F49F5">
      <w:pPr>
        <w:autoSpaceDE w:val="0"/>
        <w:autoSpaceDN w:val="0"/>
        <w:adjustRightInd w:val="0"/>
        <w:spacing w:after="240" w:line="240" w:lineRule="auto"/>
        <w:ind w:left="1152" w:hanging="1152"/>
        <w:contextualSpacing/>
        <w:jc w:val="both"/>
        <w:rPr>
          <w:rFonts w:ascii="Arial" w:eastAsia="Calibri" w:hAnsi="Arial" w:cs="Arial"/>
          <w:b/>
          <w:sz w:val="20"/>
          <w:szCs w:val="20"/>
          <w:lang w:val="en-US"/>
        </w:rPr>
      </w:pPr>
    </w:p>
    <w:p w14:paraId="4469DBA4" w14:textId="77777777" w:rsidR="00637DB9" w:rsidRDefault="00637DB9" w:rsidP="004F49F5">
      <w:pPr>
        <w:autoSpaceDE w:val="0"/>
        <w:autoSpaceDN w:val="0"/>
        <w:adjustRightInd w:val="0"/>
        <w:spacing w:after="240" w:line="240" w:lineRule="auto"/>
        <w:ind w:left="1152" w:hanging="1152"/>
        <w:contextualSpacing/>
        <w:jc w:val="both"/>
        <w:rPr>
          <w:rFonts w:ascii="Arial" w:eastAsia="Calibri" w:hAnsi="Arial" w:cs="Arial"/>
          <w:b/>
          <w:sz w:val="20"/>
          <w:szCs w:val="20"/>
          <w:lang w:val="en-US"/>
        </w:rPr>
      </w:pPr>
    </w:p>
    <w:p w14:paraId="46B85D2D" w14:textId="77777777" w:rsidR="00637DB9" w:rsidRDefault="00637DB9" w:rsidP="004F49F5">
      <w:pPr>
        <w:autoSpaceDE w:val="0"/>
        <w:autoSpaceDN w:val="0"/>
        <w:adjustRightInd w:val="0"/>
        <w:spacing w:after="240" w:line="240" w:lineRule="auto"/>
        <w:ind w:left="1152" w:hanging="1152"/>
        <w:contextualSpacing/>
        <w:jc w:val="both"/>
        <w:rPr>
          <w:rFonts w:ascii="Arial" w:eastAsia="Calibri" w:hAnsi="Arial" w:cs="Arial"/>
          <w:b/>
          <w:sz w:val="20"/>
          <w:szCs w:val="20"/>
          <w:lang w:val="en-US"/>
        </w:rPr>
      </w:pPr>
    </w:p>
    <w:p w14:paraId="042D20B0" w14:textId="2C1BEF4E" w:rsidR="004F49F5" w:rsidRPr="004F49F5" w:rsidRDefault="004F49F5" w:rsidP="004F49F5">
      <w:pPr>
        <w:autoSpaceDE w:val="0"/>
        <w:autoSpaceDN w:val="0"/>
        <w:adjustRightInd w:val="0"/>
        <w:spacing w:after="240" w:line="240" w:lineRule="auto"/>
        <w:ind w:left="1152" w:hanging="1152"/>
        <w:contextualSpacing/>
        <w:jc w:val="both"/>
        <w:rPr>
          <w:rFonts w:ascii="Arial" w:eastAsia="Calibri" w:hAnsi="Arial" w:cs="Arial"/>
          <w:b/>
          <w:sz w:val="20"/>
          <w:szCs w:val="20"/>
          <w:lang w:val="en-US"/>
        </w:rPr>
      </w:pPr>
      <w:r w:rsidRPr="004F49F5">
        <w:rPr>
          <w:rFonts w:ascii="Arial" w:eastAsia="Calibri" w:hAnsi="Arial" w:cs="Arial"/>
          <w:b/>
          <w:sz w:val="20"/>
          <w:szCs w:val="20"/>
          <w:lang w:val="en-US"/>
        </w:rPr>
        <w:lastRenderedPageBreak/>
        <w:t>Table 1: Summary of Data Recorded</w:t>
      </w:r>
    </w:p>
    <w:tbl>
      <w:tblPr>
        <w:tblStyle w:val="GridTable4-Accent5"/>
        <w:tblW w:w="9645" w:type="dxa"/>
        <w:tblInd w:w="-147" w:type="dxa"/>
        <w:tblLayout w:type="fixed"/>
        <w:tblLook w:val="04A0" w:firstRow="1" w:lastRow="0" w:firstColumn="1" w:lastColumn="0" w:noHBand="0" w:noVBand="1"/>
      </w:tblPr>
      <w:tblGrid>
        <w:gridCol w:w="1703"/>
        <w:gridCol w:w="1274"/>
        <w:gridCol w:w="1563"/>
        <w:gridCol w:w="422"/>
        <w:gridCol w:w="444"/>
        <w:gridCol w:w="548"/>
        <w:gridCol w:w="444"/>
        <w:gridCol w:w="548"/>
        <w:gridCol w:w="586"/>
        <w:gridCol w:w="979"/>
        <w:gridCol w:w="1134"/>
      </w:tblGrid>
      <w:tr w:rsidR="004F49F5" w:rsidRPr="004F49F5" w14:paraId="5ADAEB54" w14:textId="77777777" w:rsidTr="00482942">
        <w:trPr>
          <w:cnfStyle w:val="100000000000" w:firstRow="1" w:lastRow="0" w:firstColumn="0" w:lastColumn="0" w:oddVBand="0" w:evenVBand="0" w:oddHBand="0" w:evenHBand="0" w:firstRowFirstColumn="0" w:firstRowLastColumn="0" w:lastRowFirstColumn="0" w:lastRowLastColumn="0"/>
          <w:trHeight w:val="747"/>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24BA421" w14:textId="77777777" w:rsidR="004F49F5" w:rsidRPr="004F49F5" w:rsidRDefault="004F49F5" w:rsidP="004F49F5">
            <w:pPr>
              <w:rPr>
                <w:b w:val="0"/>
                <w:sz w:val="20"/>
                <w:szCs w:val="20"/>
              </w:rPr>
            </w:pPr>
            <w:r w:rsidRPr="004F49F5">
              <w:rPr>
                <w:sz w:val="20"/>
                <w:szCs w:val="20"/>
              </w:rPr>
              <w:t>Materials</w:t>
            </w:r>
          </w:p>
        </w:tc>
        <w:tc>
          <w:tcPr>
            <w:tcW w:w="127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AE45590" w14:textId="77777777" w:rsidR="004F49F5" w:rsidRPr="004F49F5" w:rsidRDefault="004F49F5" w:rsidP="004F49F5">
            <w:pPr>
              <w:cnfStyle w:val="100000000000" w:firstRow="1" w:lastRow="0" w:firstColumn="0" w:lastColumn="0" w:oddVBand="0" w:evenVBand="0" w:oddHBand="0" w:evenHBand="0" w:firstRowFirstColumn="0" w:firstRowLastColumn="0" w:lastRowFirstColumn="0" w:lastRowLastColumn="0"/>
              <w:rPr>
                <w:b w:val="0"/>
                <w:sz w:val="20"/>
                <w:szCs w:val="20"/>
              </w:rPr>
            </w:pPr>
            <w:r w:rsidRPr="004F49F5">
              <w:rPr>
                <w:sz w:val="20"/>
                <w:szCs w:val="20"/>
              </w:rPr>
              <w:t>No. of Manufacturing Companies</w:t>
            </w:r>
          </w:p>
        </w:tc>
        <w:tc>
          <w:tcPr>
            <w:tcW w:w="156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cPr>
          <w:p w14:paraId="64B34B67" w14:textId="77777777" w:rsidR="004F49F5" w:rsidRPr="004F49F5" w:rsidRDefault="004F49F5" w:rsidP="004F49F5">
            <w:pPr>
              <w:cnfStyle w:val="100000000000" w:firstRow="1" w:lastRow="0" w:firstColumn="0" w:lastColumn="0" w:oddVBand="0" w:evenVBand="0" w:oddHBand="0" w:evenHBand="0" w:firstRowFirstColumn="0" w:firstRowLastColumn="0" w:lastRowFirstColumn="0" w:lastRowLastColumn="0"/>
              <w:rPr>
                <w:b w:val="0"/>
                <w:sz w:val="20"/>
                <w:szCs w:val="20"/>
              </w:rPr>
            </w:pPr>
            <w:r w:rsidRPr="004F49F5">
              <w:rPr>
                <w:sz w:val="20"/>
                <w:szCs w:val="20"/>
              </w:rPr>
              <w:t>Transportation</w:t>
            </w:r>
          </w:p>
          <w:p w14:paraId="4D60A34E" w14:textId="77777777" w:rsidR="004F49F5" w:rsidRPr="004F49F5" w:rsidRDefault="004F49F5" w:rsidP="004F49F5">
            <w:pPr>
              <w:cnfStyle w:val="100000000000" w:firstRow="1" w:lastRow="0" w:firstColumn="0" w:lastColumn="0" w:oddVBand="0" w:evenVBand="0" w:oddHBand="0" w:evenHBand="0" w:firstRowFirstColumn="0" w:firstRowLastColumn="0" w:lastRowFirstColumn="0" w:lastRowLastColumn="0"/>
              <w:rPr>
                <w:b w:val="0"/>
                <w:sz w:val="20"/>
                <w:szCs w:val="20"/>
              </w:rPr>
            </w:pPr>
            <w:r w:rsidRPr="004F49F5">
              <w:rPr>
                <w:sz w:val="20"/>
                <w:szCs w:val="20"/>
              </w:rPr>
              <w:t>(No. of Deliveries)</w:t>
            </w:r>
          </w:p>
          <w:p w14:paraId="0F65CEF7" w14:textId="77777777" w:rsidR="004F49F5" w:rsidRPr="004F49F5" w:rsidRDefault="004F49F5" w:rsidP="004F49F5">
            <w:pPr>
              <w:cnfStyle w:val="100000000000" w:firstRow="1" w:lastRow="0" w:firstColumn="0" w:lastColumn="0" w:oddVBand="0" w:evenVBand="0" w:oddHBand="0" w:evenHBand="0" w:firstRowFirstColumn="0" w:firstRowLastColumn="0" w:lastRowFirstColumn="0" w:lastRowLastColumn="0"/>
              <w:rPr>
                <w:b w:val="0"/>
                <w:sz w:val="20"/>
                <w:szCs w:val="20"/>
              </w:rPr>
            </w:pPr>
          </w:p>
        </w:tc>
        <w:tc>
          <w:tcPr>
            <w:tcW w:w="3970" w:type="dxa"/>
            <w:gridSpan w:val="7"/>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FC19539" w14:textId="77777777" w:rsidR="004F49F5" w:rsidRPr="004F49F5" w:rsidRDefault="004F49F5" w:rsidP="004F49F5">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4F49F5">
              <w:rPr>
                <w:sz w:val="20"/>
                <w:szCs w:val="20"/>
              </w:rPr>
              <w:t>Location</w:t>
            </w:r>
          </w:p>
          <w:p w14:paraId="50868E16" w14:textId="77777777" w:rsidR="004F49F5" w:rsidRPr="004F49F5" w:rsidRDefault="004F49F5" w:rsidP="004F49F5">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4F49F5">
              <w:rPr>
                <w:sz w:val="20"/>
                <w:szCs w:val="20"/>
              </w:rPr>
              <w:t>No. of DC/WHs and Retailer Shops</w:t>
            </w:r>
          </w:p>
        </w:tc>
        <w:tc>
          <w:tcPr>
            <w:tcW w:w="11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505CEC9" w14:textId="77777777" w:rsidR="004F49F5" w:rsidRPr="004F49F5" w:rsidRDefault="004F49F5" w:rsidP="004F49F5">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4F49F5">
              <w:rPr>
                <w:sz w:val="20"/>
                <w:szCs w:val="20"/>
              </w:rPr>
              <w:t>Construction Sites</w:t>
            </w:r>
          </w:p>
        </w:tc>
      </w:tr>
      <w:tr w:rsidR="004F49F5" w:rsidRPr="004F49F5" w14:paraId="0EC6AC7A" w14:textId="77777777" w:rsidTr="00482942">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cPr>
          <w:p w14:paraId="1B82EE74" w14:textId="77777777" w:rsidR="004F49F5" w:rsidRPr="004F49F5" w:rsidRDefault="004F49F5" w:rsidP="004F49F5">
            <w:pPr>
              <w:rPr>
                <w:sz w:val="20"/>
                <w:szCs w:val="20"/>
              </w:rPr>
            </w:pPr>
          </w:p>
        </w:tc>
        <w:tc>
          <w:tcPr>
            <w:tcW w:w="127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cPr>
          <w:p w14:paraId="09029210"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p>
        </w:tc>
        <w:tc>
          <w:tcPr>
            <w:tcW w:w="156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cPr>
          <w:p w14:paraId="42AA32F3"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p>
        </w:tc>
        <w:tc>
          <w:tcPr>
            <w:tcW w:w="42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extDirection w:val="tbRl"/>
            <w:hideMark/>
          </w:tcPr>
          <w:p w14:paraId="16716487" w14:textId="77777777" w:rsidR="004F49F5" w:rsidRPr="004F49F5" w:rsidRDefault="004F49F5" w:rsidP="004F49F5">
            <w:pPr>
              <w:ind w:left="113" w:right="113"/>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Abuja</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extDirection w:val="tbRl"/>
            <w:hideMark/>
          </w:tcPr>
          <w:p w14:paraId="172A5720" w14:textId="77777777" w:rsidR="004F49F5" w:rsidRPr="004F49F5" w:rsidRDefault="004F49F5" w:rsidP="004F49F5">
            <w:pPr>
              <w:ind w:left="113" w:right="113"/>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Minna</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extDirection w:val="tbRl"/>
          </w:tcPr>
          <w:p w14:paraId="4E5D366C" w14:textId="77777777" w:rsidR="004F49F5" w:rsidRPr="004F49F5" w:rsidRDefault="004F49F5" w:rsidP="004F49F5">
            <w:pPr>
              <w:ind w:left="113" w:right="113"/>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Lafia</w:t>
            </w:r>
          </w:p>
          <w:p w14:paraId="68FDB83B" w14:textId="77777777" w:rsidR="004F49F5" w:rsidRPr="004F49F5" w:rsidRDefault="004F49F5" w:rsidP="004F49F5">
            <w:pPr>
              <w:ind w:left="113" w:right="113"/>
              <w:cnfStyle w:val="000000100000" w:firstRow="0" w:lastRow="0" w:firstColumn="0" w:lastColumn="0" w:oddVBand="0" w:evenVBand="0" w:oddHBand="1" w:evenHBand="0" w:firstRowFirstColumn="0" w:firstRowLastColumn="0" w:lastRowFirstColumn="0" w:lastRowLastColumn="0"/>
              <w:rPr>
                <w:sz w:val="20"/>
                <w:szCs w:val="20"/>
              </w:rPr>
            </w:pP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extDirection w:val="tbRl"/>
            <w:hideMark/>
          </w:tcPr>
          <w:p w14:paraId="689197F5" w14:textId="77777777" w:rsidR="004F49F5" w:rsidRPr="004F49F5" w:rsidRDefault="004F49F5" w:rsidP="004F49F5">
            <w:pPr>
              <w:ind w:left="113" w:right="113"/>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Lokoja</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extDirection w:val="tbRl"/>
            <w:hideMark/>
          </w:tcPr>
          <w:p w14:paraId="347F7AC1" w14:textId="77777777" w:rsidR="004F49F5" w:rsidRPr="004F49F5" w:rsidRDefault="004F49F5" w:rsidP="004F49F5">
            <w:pPr>
              <w:ind w:left="113" w:right="113"/>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Jos</w:t>
            </w:r>
          </w:p>
        </w:tc>
        <w:tc>
          <w:tcPr>
            <w:tcW w:w="58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extDirection w:val="tbRl"/>
            <w:hideMark/>
          </w:tcPr>
          <w:p w14:paraId="19951568" w14:textId="77777777" w:rsidR="004F49F5" w:rsidRPr="004F49F5" w:rsidRDefault="004F49F5" w:rsidP="004F49F5">
            <w:pPr>
              <w:ind w:left="113" w:right="113"/>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Makurdi</w:t>
            </w:r>
          </w:p>
        </w:tc>
        <w:tc>
          <w:tcPr>
            <w:tcW w:w="97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extDirection w:val="tbRl"/>
            <w:hideMark/>
          </w:tcPr>
          <w:p w14:paraId="076301B7" w14:textId="77777777" w:rsidR="004F49F5" w:rsidRPr="004F49F5" w:rsidRDefault="004F49F5" w:rsidP="004F49F5">
            <w:pPr>
              <w:ind w:left="113" w:right="113"/>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Distribution Centres/ Warehouses</w:t>
            </w:r>
          </w:p>
        </w:tc>
        <w:tc>
          <w:tcPr>
            <w:tcW w:w="11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C456F2B" w14:textId="77777777" w:rsidR="004F49F5" w:rsidRPr="004F49F5" w:rsidRDefault="004F49F5" w:rsidP="004F49F5">
            <w:pP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Sites</w:t>
            </w:r>
          </w:p>
        </w:tc>
      </w:tr>
      <w:tr w:rsidR="004F49F5" w:rsidRPr="004F49F5" w14:paraId="06AFBD73" w14:textId="77777777" w:rsidTr="00482942">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6D36E80" w14:textId="77777777" w:rsidR="004F49F5" w:rsidRPr="004F49F5" w:rsidRDefault="004F49F5" w:rsidP="004F49F5">
            <w:pPr>
              <w:rPr>
                <w:sz w:val="20"/>
                <w:szCs w:val="20"/>
              </w:rPr>
            </w:pPr>
            <w:r w:rsidRPr="004F49F5">
              <w:rPr>
                <w:sz w:val="20"/>
                <w:szCs w:val="20"/>
              </w:rPr>
              <w:t>Cement</w:t>
            </w:r>
          </w:p>
        </w:tc>
        <w:tc>
          <w:tcPr>
            <w:tcW w:w="127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8432ED2"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156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467EDC1"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42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218D930"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E50B245"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8D3E4DF"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40016C0"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275B87E"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58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9336D1A"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97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4ED422E"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11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cPr>
          <w:p w14:paraId="7D10C057"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4F49F5" w:rsidRPr="004F49F5" w14:paraId="695A5E8E" w14:textId="77777777" w:rsidTr="004829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F03915D" w14:textId="77777777" w:rsidR="004F49F5" w:rsidRPr="004F49F5" w:rsidRDefault="004F49F5" w:rsidP="004F49F5">
            <w:pPr>
              <w:rPr>
                <w:sz w:val="20"/>
                <w:szCs w:val="20"/>
              </w:rPr>
            </w:pPr>
            <w:r w:rsidRPr="004F49F5">
              <w:rPr>
                <w:sz w:val="20"/>
                <w:szCs w:val="20"/>
              </w:rPr>
              <w:t xml:space="preserve">Reinforcement bars </w:t>
            </w:r>
          </w:p>
        </w:tc>
        <w:tc>
          <w:tcPr>
            <w:tcW w:w="127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6EC532E"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156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34006F9"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12</w:t>
            </w:r>
          </w:p>
        </w:tc>
        <w:tc>
          <w:tcPr>
            <w:tcW w:w="42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A582A38"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3585CD1"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FED99CA"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931A862"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11594D1"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58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3FAC7E8"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97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6D3C8AD"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12</w:t>
            </w:r>
          </w:p>
        </w:tc>
        <w:tc>
          <w:tcPr>
            <w:tcW w:w="11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cPr>
          <w:p w14:paraId="45C673EE"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F49F5" w:rsidRPr="004F49F5" w14:paraId="39AFA940" w14:textId="77777777" w:rsidTr="00482942">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AEA5968" w14:textId="77777777" w:rsidR="004F49F5" w:rsidRPr="004F49F5" w:rsidRDefault="004F49F5" w:rsidP="004F49F5">
            <w:pPr>
              <w:rPr>
                <w:sz w:val="20"/>
                <w:szCs w:val="20"/>
              </w:rPr>
            </w:pPr>
            <w:r w:rsidRPr="004F49F5">
              <w:rPr>
                <w:sz w:val="20"/>
                <w:szCs w:val="20"/>
              </w:rPr>
              <w:t>Ceramic tiles</w:t>
            </w:r>
          </w:p>
        </w:tc>
        <w:tc>
          <w:tcPr>
            <w:tcW w:w="127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B74D33C"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156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BD86036"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42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6EFF964"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F3F623F"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DA8DA76"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1D1B6F6"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564C9E4"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58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6A21775"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97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36A9EFF"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11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cPr>
          <w:p w14:paraId="0C627F05"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4F49F5" w:rsidRPr="004F49F5" w14:paraId="3FB478FA" w14:textId="77777777" w:rsidTr="004829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2FCCC33" w14:textId="77777777" w:rsidR="004F49F5" w:rsidRPr="004F49F5" w:rsidRDefault="004F49F5" w:rsidP="004F49F5">
            <w:pPr>
              <w:rPr>
                <w:sz w:val="20"/>
                <w:szCs w:val="20"/>
              </w:rPr>
            </w:pPr>
            <w:r w:rsidRPr="004F49F5">
              <w:rPr>
                <w:color w:val="000000" w:themeColor="text1"/>
                <w:sz w:val="20"/>
                <w:szCs w:val="20"/>
              </w:rPr>
              <w:t xml:space="preserve">Crushed stone </w:t>
            </w:r>
          </w:p>
        </w:tc>
        <w:tc>
          <w:tcPr>
            <w:tcW w:w="127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7329319"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156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A42065D"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12</w:t>
            </w:r>
          </w:p>
        </w:tc>
        <w:tc>
          <w:tcPr>
            <w:tcW w:w="42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1FB0748"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6534BC4"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48E8CA5"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BB68C41"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52F6C42"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58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759073A"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97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D772173"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6</w:t>
            </w:r>
          </w:p>
        </w:tc>
        <w:tc>
          <w:tcPr>
            <w:tcW w:w="11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E4B0967"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6</w:t>
            </w:r>
          </w:p>
        </w:tc>
      </w:tr>
      <w:tr w:rsidR="004F49F5" w:rsidRPr="004F49F5" w14:paraId="0FF2E675" w14:textId="77777777" w:rsidTr="00482942">
        <w:trPr>
          <w:trHeight w:val="575"/>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991F061" w14:textId="77777777" w:rsidR="004F49F5" w:rsidRPr="004F49F5" w:rsidRDefault="004F49F5" w:rsidP="004F49F5">
            <w:pPr>
              <w:rPr>
                <w:sz w:val="20"/>
                <w:szCs w:val="20"/>
              </w:rPr>
            </w:pPr>
            <w:r w:rsidRPr="004F49F5">
              <w:rPr>
                <w:sz w:val="20"/>
                <w:szCs w:val="20"/>
              </w:rPr>
              <w:t>Hollow Sandcrete blocks</w:t>
            </w:r>
          </w:p>
        </w:tc>
        <w:tc>
          <w:tcPr>
            <w:tcW w:w="127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EBF7FBF"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156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394994D"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42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6CA13CA"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165E6AE"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D4F60D4"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94260A9"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282FD59"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58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63E23E3"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2</w:t>
            </w:r>
          </w:p>
        </w:tc>
        <w:tc>
          <w:tcPr>
            <w:tcW w:w="97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8F38C2B"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w:t>
            </w:r>
          </w:p>
        </w:tc>
        <w:tc>
          <w:tcPr>
            <w:tcW w:w="11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254F2CA"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r>
      <w:tr w:rsidR="004F49F5" w:rsidRPr="004F49F5" w14:paraId="3E94B7C3" w14:textId="77777777" w:rsidTr="004829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47FDD63" w14:textId="77777777" w:rsidR="004F49F5" w:rsidRPr="004F49F5" w:rsidRDefault="004F49F5" w:rsidP="004F49F5">
            <w:pPr>
              <w:rPr>
                <w:sz w:val="20"/>
                <w:szCs w:val="20"/>
              </w:rPr>
            </w:pPr>
            <w:r w:rsidRPr="004F49F5">
              <w:rPr>
                <w:sz w:val="20"/>
                <w:szCs w:val="20"/>
              </w:rPr>
              <w:t>Sand</w:t>
            </w:r>
          </w:p>
        </w:tc>
        <w:tc>
          <w:tcPr>
            <w:tcW w:w="127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85D095C"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12</w:t>
            </w:r>
          </w:p>
        </w:tc>
        <w:tc>
          <w:tcPr>
            <w:tcW w:w="156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43D0BED"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12</w:t>
            </w:r>
          </w:p>
        </w:tc>
        <w:tc>
          <w:tcPr>
            <w:tcW w:w="42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4FF6674"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50A4470"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5F03D6D"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C71560A"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2FE9680"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58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BE0704F"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2</w:t>
            </w:r>
          </w:p>
        </w:tc>
        <w:tc>
          <w:tcPr>
            <w:tcW w:w="97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C416F4C"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w:t>
            </w:r>
          </w:p>
        </w:tc>
        <w:tc>
          <w:tcPr>
            <w:tcW w:w="11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557A653" w14:textId="77777777" w:rsidR="004F49F5" w:rsidRPr="004F49F5" w:rsidRDefault="004F49F5" w:rsidP="004F49F5">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9F5">
              <w:rPr>
                <w:sz w:val="20"/>
                <w:szCs w:val="20"/>
              </w:rPr>
              <w:t>12</w:t>
            </w:r>
          </w:p>
        </w:tc>
      </w:tr>
      <w:tr w:rsidR="004F49F5" w:rsidRPr="004F49F5" w14:paraId="7EA993D8" w14:textId="77777777" w:rsidTr="00482942">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A5A862F" w14:textId="77777777" w:rsidR="004F49F5" w:rsidRPr="004F49F5" w:rsidRDefault="004F49F5" w:rsidP="004F49F5">
            <w:pPr>
              <w:rPr>
                <w:b w:val="0"/>
                <w:sz w:val="20"/>
                <w:szCs w:val="20"/>
              </w:rPr>
            </w:pPr>
            <w:r w:rsidRPr="004F49F5">
              <w:rPr>
                <w:sz w:val="20"/>
                <w:szCs w:val="20"/>
              </w:rPr>
              <w:t>Total</w:t>
            </w:r>
          </w:p>
        </w:tc>
        <w:tc>
          <w:tcPr>
            <w:tcW w:w="127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DDAAAD1"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32</w:t>
            </w:r>
          </w:p>
        </w:tc>
        <w:tc>
          <w:tcPr>
            <w:tcW w:w="156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8D7E36D"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72</w:t>
            </w:r>
          </w:p>
        </w:tc>
        <w:tc>
          <w:tcPr>
            <w:tcW w:w="422"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D3C9BB9"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92EDADB"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58EC473"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444"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1132ECB"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54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7F6F25E"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586"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7BCEB13"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12</w:t>
            </w:r>
          </w:p>
        </w:tc>
        <w:tc>
          <w:tcPr>
            <w:tcW w:w="978"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592F318"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42</w:t>
            </w:r>
          </w:p>
        </w:tc>
        <w:tc>
          <w:tcPr>
            <w:tcW w:w="11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184CC97" w14:textId="77777777" w:rsidR="004F49F5" w:rsidRPr="004F49F5" w:rsidRDefault="004F49F5" w:rsidP="004F49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9F5">
              <w:rPr>
                <w:sz w:val="20"/>
                <w:szCs w:val="20"/>
              </w:rPr>
              <w:t>30</w:t>
            </w:r>
          </w:p>
        </w:tc>
      </w:tr>
    </w:tbl>
    <w:p w14:paraId="4A99C140" w14:textId="77777777" w:rsidR="004F49F5" w:rsidRPr="004F49F5" w:rsidRDefault="004F49F5" w:rsidP="004F49F5">
      <w:pPr>
        <w:spacing w:after="0" w:line="240" w:lineRule="auto"/>
        <w:rPr>
          <w:rFonts w:ascii="Arial" w:hAnsi="Arial" w:cs="Arial"/>
          <w:sz w:val="20"/>
          <w:szCs w:val="20"/>
        </w:rPr>
      </w:pPr>
      <w:r w:rsidRPr="004F49F5">
        <w:rPr>
          <w:rFonts w:ascii="Arial" w:hAnsi="Arial" w:cs="Arial"/>
          <w:sz w:val="20"/>
          <w:szCs w:val="20"/>
          <w:lang w:val="en-US"/>
        </w:rPr>
        <w:t>Source: Researchers’ Field Survey (2019)</w:t>
      </w:r>
    </w:p>
    <w:p w14:paraId="079790CA" w14:textId="77777777" w:rsidR="004F49F5" w:rsidRPr="004F49F5" w:rsidRDefault="004F49F5" w:rsidP="004F49F5">
      <w:pPr>
        <w:spacing w:after="0" w:line="240" w:lineRule="auto"/>
        <w:jc w:val="both"/>
        <w:rPr>
          <w:rFonts w:ascii="Arial" w:hAnsi="Arial" w:cs="Arial"/>
          <w:sz w:val="24"/>
          <w:szCs w:val="24"/>
          <w:lang w:val="en-US"/>
        </w:rPr>
      </w:pPr>
    </w:p>
    <w:p w14:paraId="5C9A555F" w14:textId="77777777" w:rsidR="004F49F5" w:rsidRPr="004F49F5" w:rsidRDefault="004F49F5" w:rsidP="004F49F5">
      <w:pPr>
        <w:autoSpaceDE w:val="0"/>
        <w:autoSpaceDN w:val="0"/>
        <w:adjustRightInd w:val="0"/>
        <w:spacing w:after="0" w:line="240" w:lineRule="auto"/>
        <w:jc w:val="both"/>
        <w:rPr>
          <w:rFonts w:ascii="Arial" w:hAnsi="Arial" w:cs="Arial"/>
          <w:b/>
          <w:bCs/>
          <w:color w:val="000000"/>
          <w:sz w:val="24"/>
          <w:szCs w:val="24"/>
          <w:lang w:val="en-US"/>
        </w:rPr>
      </w:pPr>
      <w:r w:rsidRPr="004F49F5">
        <w:rPr>
          <w:rFonts w:ascii="Arial" w:hAnsi="Arial" w:cs="Arial"/>
          <w:b/>
          <w:bCs/>
          <w:color w:val="000000"/>
          <w:sz w:val="24"/>
          <w:szCs w:val="24"/>
          <w:lang w:val="en-US"/>
        </w:rPr>
        <w:t xml:space="preserve">3.4 Method of analysis </w:t>
      </w:r>
    </w:p>
    <w:p w14:paraId="27C9FC00" w14:textId="77777777" w:rsidR="004F49F5" w:rsidRPr="004F49F5" w:rsidRDefault="004F49F5" w:rsidP="004F49F5">
      <w:pPr>
        <w:autoSpaceDE w:val="0"/>
        <w:autoSpaceDN w:val="0"/>
        <w:adjustRightInd w:val="0"/>
        <w:spacing w:after="0" w:line="240" w:lineRule="auto"/>
        <w:jc w:val="both"/>
        <w:rPr>
          <w:rFonts w:ascii="Arial" w:hAnsi="Arial" w:cs="Arial"/>
          <w:b/>
          <w:bCs/>
          <w:color w:val="000000"/>
          <w:sz w:val="24"/>
          <w:szCs w:val="24"/>
          <w:lang w:val="en-US"/>
        </w:rPr>
      </w:pPr>
    </w:p>
    <w:p w14:paraId="0AD5415A" w14:textId="77777777" w:rsidR="004F49F5" w:rsidRPr="004F49F5" w:rsidRDefault="004F49F5" w:rsidP="004F49F5">
      <w:pPr>
        <w:spacing w:after="0" w:line="240" w:lineRule="auto"/>
        <w:jc w:val="both"/>
        <w:rPr>
          <w:rFonts w:ascii="Arial" w:hAnsi="Arial" w:cs="Arial"/>
          <w:color w:val="000000"/>
          <w:sz w:val="24"/>
          <w:szCs w:val="24"/>
        </w:rPr>
      </w:pPr>
      <w:r w:rsidRPr="004F49F5">
        <w:rPr>
          <w:rFonts w:ascii="Arial" w:eastAsia="Calibri" w:hAnsi="Arial" w:cs="Arial"/>
          <w:sz w:val="24"/>
          <w:szCs w:val="24"/>
        </w:rPr>
        <w:t>The descriptive method of data analysis was employed using percentage and   results presented in a form of bar charts and interpreted directly.</w:t>
      </w:r>
      <w:r w:rsidRPr="004F49F5">
        <w:rPr>
          <w:rFonts w:ascii="Arial" w:hAnsi="Arial" w:cs="Arial"/>
          <w:sz w:val="24"/>
          <w:szCs w:val="24"/>
          <w:lang w:val="en-US"/>
        </w:rPr>
        <w:t xml:space="preserve"> This kind of descriptive study can be informative when there is little knowledge and understanding of a phenomenon</w:t>
      </w:r>
      <w:r w:rsidRPr="004F49F5">
        <w:rPr>
          <w:rFonts w:ascii="Arial" w:hAnsi="Arial" w:cs="Arial"/>
          <w:noProof/>
          <w:sz w:val="24"/>
          <w:szCs w:val="24"/>
        </w:rPr>
        <w:t xml:space="preserv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Whether the goal is to identify and describe trends and variation in populations, create new measures of key phenomena, or describe samples in studies aimed at identifying causal effects, description plays a critical role in the scientific process in general and education research in particular. Descriptive analysis identifies patterns in data to answer questions about who, what, where, when, and to what extent. This guide describes how to more effectively approach, conduct, and communicate quantitative descriptive analysis. The primary audience for this guide includes members of the research community who conduct and publish both descriptive and causal studies, although it could also be useful for policymakers and practitioners who are consumers of research findings. The guide contains chapters that discuss the important role descriptive analysis plays; how to approach descriptive analysis; how to conduct descriptive analysis; and how to communicate descriptive analysis findings.","author":[{"dropping-particle":"","family":"Loeb","given":"Susanna","non-dropping-particle":"","parse-names":false,"suffix":""},{"dropping-particle":"","family":"Dynarski","given":"Susan","non-dropping-particle":"","parse-names":false,"suffix":""},{"dropping-particle":"","family":"McFarland","given":"Daniel","non-dropping-particle":"","parse-names":false,"suffix":""},{"dropping-particle":"","family":"Morris","given":"Pamela","non-dropping-particle":"","parse-names":false,"suffix":""},{"dropping-particle":"","family":"Reardon","given":"Sean and","non-dropping-particle":"","parse-names":false,"suffix":""},{"dropping-particle":"","family":"Reber","given":"Sarah","non-dropping-particle":"","parse-names":false,"suffix":""}],"container-title":"(NCEE 2017-4023). U.S Department of Education, Institute of Education Sciences. National Center for Education Evaluation and Regional Assistance","id":"ITEM-1","issued":{"date-parts":[["2017"]]},"page":"1-40","title":"Descriptive Analysis in Education: A Guide for Researchers","type":"article-journal"},"uris":["http://www.mendeley.com/documents/?uuid=32e59402-3d81-4712-8d4b-d6619c197b20"]}],"mendeley":{"formattedCitation":"(Loeb et al., 2017)","manualFormatting":"(Loeb et al., 2017)","plainTextFormattedCitation":"(Loeb et al., 2017)","previouslyFormattedCitation":"(Loeb et al., 2017)"},"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Loeb </w:t>
      </w:r>
      <w:r w:rsidRPr="004F49F5">
        <w:rPr>
          <w:rFonts w:ascii="Arial" w:hAnsi="Arial" w:cs="Arial"/>
          <w:i/>
          <w:noProof/>
          <w:sz w:val="24"/>
          <w:szCs w:val="24"/>
          <w:lang w:val="en-US"/>
        </w:rPr>
        <w:t>et al.,</w:t>
      </w:r>
      <w:r w:rsidRPr="004F49F5">
        <w:rPr>
          <w:rFonts w:ascii="Arial" w:hAnsi="Arial" w:cs="Arial"/>
          <w:noProof/>
          <w:sz w:val="24"/>
          <w:szCs w:val="24"/>
          <w:lang w:val="en-US"/>
        </w:rPr>
        <w:t xml:space="preserve"> 2017)</w:t>
      </w:r>
      <w:r w:rsidRPr="004F49F5">
        <w:rPr>
          <w:rFonts w:ascii="Arial" w:hAnsi="Arial" w:cs="Arial"/>
          <w:sz w:val="24"/>
          <w:szCs w:val="24"/>
          <w:lang w:val="en-US"/>
        </w:rPr>
        <w:fldChar w:fldCharType="end"/>
      </w:r>
      <w:r w:rsidRPr="004F49F5">
        <w:rPr>
          <w:rFonts w:ascii="Arial" w:hAnsi="Arial" w:cs="Arial"/>
          <w:sz w:val="24"/>
          <w:szCs w:val="24"/>
          <w:lang w:val="en-US"/>
        </w:rPr>
        <w:t>.</w:t>
      </w:r>
      <w:r w:rsidRPr="004F49F5">
        <w:rPr>
          <w:rFonts w:ascii="Arial" w:hAnsi="Arial" w:cs="Arial"/>
          <w:color w:val="000000"/>
          <w:sz w:val="24"/>
          <w:szCs w:val="24"/>
        </w:rPr>
        <w:t xml:space="preserve"> The observations and measurements   data were entered into Microsoft Excel  </w:t>
      </w:r>
      <w:r w:rsidRPr="004F49F5">
        <w:rPr>
          <w:rFonts w:ascii="Arial" w:hAnsi="Arial" w:cs="Arial"/>
          <w:color w:val="000000"/>
          <w:sz w:val="24"/>
          <w:szCs w:val="24"/>
        </w:rPr>
        <w:fldChar w:fldCharType="begin" w:fldLock="1"/>
      </w:r>
      <w:r w:rsidRPr="004F49F5">
        <w:rPr>
          <w:rFonts w:ascii="Arial" w:hAnsi="Arial" w:cs="Arial"/>
          <w:color w:val="000000"/>
          <w:sz w:val="24"/>
          <w:szCs w:val="24"/>
        </w:rPr>
        <w:instrText>ADDIN CSL_CITATION {"citationItems":[{"id":"ITEM-1","itemData":{"DOI":"https://doi.org/10.1080/01446193.2012.711909.","author":[{"dropping-particle":"","family":"Bowen, P.A., Edwards, P.J. &amp; Cattel","given":"K.","non-dropping-particle":"","parse-names":false,"suffix":""}],"container-title":"Construction Management and Economics","id":"ITEM-1","issue":"1","issued":{"date-parts":[["2012"]]},"page":"885-901","title":"Corruption in the South African construction industry: A thematic analysis of verbatim comments from survey participants.","type":"article-journal","volume":"30"},"uris":["http://www.mendeley.com/documents/?uuid=c5cf74eb-bb4c-46b4-a79a-7618925cf3cd"]}],"mendeley":{"formattedCitation":"(Bowen, P.A., Edwards, P.J. &amp; Cattel, 2012)","manualFormatting":"(Bowen, Edwards &amp; Cattel, 2012)","plainTextFormattedCitation":"(Bowen, P.A., Edwards, P.J. &amp; Cattel, 2012)","previouslyFormattedCitation":"(Bowen, P.A., Edwards, P.J. &amp; Cattel, 2012)"},"properties":{"noteIndex":0},"schema":"https://github.com/citation-style-language/schema/raw/master/csl-citation.json"}</w:instrText>
      </w:r>
      <w:r w:rsidRPr="004F49F5">
        <w:rPr>
          <w:rFonts w:ascii="Arial" w:hAnsi="Arial" w:cs="Arial"/>
          <w:color w:val="000000"/>
          <w:sz w:val="24"/>
          <w:szCs w:val="24"/>
        </w:rPr>
        <w:fldChar w:fldCharType="separate"/>
      </w:r>
      <w:r w:rsidRPr="004F49F5">
        <w:rPr>
          <w:rFonts w:ascii="Arial" w:hAnsi="Arial" w:cs="Arial"/>
          <w:noProof/>
          <w:color w:val="000000"/>
          <w:sz w:val="24"/>
          <w:szCs w:val="24"/>
        </w:rPr>
        <w:t>(Bowen, Edwards &amp; Cattel, 2012)</w:t>
      </w:r>
      <w:r w:rsidRPr="004F49F5">
        <w:rPr>
          <w:rFonts w:ascii="Arial" w:hAnsi="Arial" w:cs="Arial"/>
          <w:color w:val="000000"/>
          <w:sz w:val="24"/>
          <w:szCs w:val="24"/>
        </w:rPr>
        <w:fldChar w:fldCharType="end"/>
      </w:r>
      <w:r w:rsidRPr="004F49F5">
        <w:rPr>
          <w:rFonts w:ascii="Arial" w:hAnsi="Arial" w:cs="Arial"/>
          <w:color w:val="000000"/>
          <w:sz w:val="24"/>
          <w:szCs w:val="24"/>
        </w:rPr>
        <w:t xml:space="preserve">, to calculate and report in bar chart  and pie chart formats. </w:t>
      </w:r>
    </w:p>
    <w:p w14:paraId="3238D9C3" w14:textId="77777777" w:rsidR="004F49F5" w:rsidRPr="004F49F5" w:rsidRDefault="004F49F5" w:rsidP="004F49F5">
      <w:pPr>
        <w:spacing w:after="0" w:line="240" w:lineRule="auto"/>
        <w:jc w:val="both"/>
        <w:rPr>
          <w:rFonts w:ascii="Arial" w:hAnsi="Arial" w:cs="Arial"/>
          <w:sz w:val="24"/>
          <w:szCs w:val="24"/>
          <w:lang w:val="en-US"/>
        </w:rPr>
      </w:pPr>
    </w:p>
    <w:p w14:paraId="4A06CCEE" w14:textId="77777777" w:rsidR="004F49F5" w:rsidRPr="004F49F5" w:rsidRDefault="004F49F5" w:rsidP="004F49F5">
      <w:pPr>
        <w:keepNext/>
        <w:keepLines/>
        <w:spacing w:after="0" w:line="240" w:lineRule="auto"/>
        <w:jc w:val="both"/>
        <w:outlineLvl w:val="3"/>
        <w:rPr>
          <w:rFonts w:ascii="Arial" w:eastAsia="Times New Roman" w:hAnsi="Arial" w:cs="Arial"/>
          <w:b/>
          <w:sz w:val="24"/>
          <w:szCs w:val="24"/>
          <w:lang w:val="en-US"/>
        </w:rPr>
      </w:pPr>
      <w:r w:rsidRPr="004F49F5">
        <w:rPr>
          <w:rFonts w:ascii="Arial" w:eastAsia="Times New Roman" w:hAnsi="Arial" w:cs="Arial"/>
          <w:b/>
          <w:sz w:val="24"/>
          <w:szCs w:val="24"/>
          <w:lang w:val="en-US"/>
        </w:rPr>
        <w:t>4.0 Analysis and Results</w:t>
      </w:r>
    </w:p>
    <w:p w14:paraId="01F09E0E" w14:textId="77777777" w:rsidR="004F49F5" w:rsidRPr="004F49F5" w:rsidRDefault="004F49F5" w:rsidP="004F49F5">
      <w:pPr>
        <w:keepNext/>
        <w:keepLines/>
        <w:spacing w:after="0" w:line="240" w:lineRule="auto"/>
        <w:jc w:val="both"/>
        <w:outlineLvl w:val="3"/>
        <w:rPr>
          <w:rFonts w:ascii="Arial" w:eastAsia="Times New Roman" w:hAnsi="Arial" w:cs="Arial"/>
          <w:b/>
          <w:sz w:val="24"/>
          <w:szCs w:val="24"/>
          <w:lang w:val="en-US"/>
        </w:rPr>
      </w:pPr>
    </w:p>
    <w:p w14:paraId="06EC3F87" w14:textId="77777777" w:rsidR="004F49F5" w:rsidRPr="004F49F5" w:rsidRDefault="004F49F5" w:rsidP="004F49F5">
      <w:pPr>
        <w:keepNext/>
        <w:keepLines/>
        <w:spacing w:after="0" w:line="240" w:lineRule="auto"/>
        <w:jc w:val="both"/>
        <w:outlineLvl w:val="2"/>
        <w:rPr>
          <w:rFonts w:ascii="Arial" w:eastAsia="Calibri" w:hAnsi="Arial" w:cs="Arial"/>
          <w:b/>
          <w:color w:val="595959" w:themeColor="text1" w:themeTint="A6"/>
          <w:sz w:val="24"/>
          <w:szCs w:val="24"/>
        </w:rPr>
      </w:pPr>
      <w:r w:rsidRPr="004F49F5">
        <w:rPr>
          <w:rFonts w:ascii="Arial" w:eastAsia="Calibri" w:hAnsi="Arial" w:cs="Arial"/>
          <w:b/>
          <w:color w:val="000000" w:themeColor="text1"/>
          <w:sz w:val="24"/>
          <w:szCs w:val="24"/>
        </w:rPr>
        <w:t>4.1 Adoption of Automatic Identification Technology (Auto ID</w:t>
      </w:r>
      <w:r w:rsidRPr="004F49F5">
        <w:rPr>
          <w:rFonts w:ascii="Arial" w:eastAsia="Calibri" w:hAnsi="Arial" w:cs="Arial"/>
          <w:b/>
          <w:color w:val="595959" w:themeColor="text1" w:themeTint="A6"/>
          <w:sz w:val="24"/>
          <w:szCs w:val="24"/>
        </w:rPr>
        <w:t xml:space="preserve">) </w:t>
      </w:r>
    </w:p>
    <w:p w14:paraId="304DD99D" w14:textId="77777777" w:rsidR="004F49F5" w:rsidRPr="004F49F5" w:rsidRDefault="004F49F5" w:rsidP="004F49F5"/>
    <w:p w14:paraId="35A23604" w14:textId="77777777" w:rsidR="004F49F5" w:rsidRPr="004F49F5" w:rsidRDefault="004F49F5" w:rsidP="004F49F5">
      <w:pPr>
        <w:spacing w:after="0" w:line="240" w:lineRule="auto"/>
        <w:jc w:val="both"/>
        <w:rPr>
          <w:rFonts w:ascii="Arial" w:eastAsia="Calibri" w:hAnsi="Arial" w:cs="Arial"/>
          <w:sz w:val="24"/>
          <w:szCs w:val="24"/>
        </w:rPr>
      </w:pPr>
      <w:r w:rsidRPr="004F49F5">
        <w:rPr>
          <w:rFonts w:ascii="Arial" w:hAnsi="Arial" w:cs="Arial"/>
          <w:sz w:val="24"/>
          <w:szCs w:val="24"/>
          <w:lang w:val="en-US"/>
        </w:rPr>
        <w:t>This analysis is aimed at understanding the type and level of new automatic identification technology software’s used in inputting data or information into the computer system by the construction material manufacturers. Figure 1 illustrates the identification of current type of technology utilised for AutoID and order picking processes in the manufacturer warehouses.  This established that 88% of the companies used the paper picking method, while 12% use an automated method (using automatic loader for picking process). The major finding was that most of the companies used the paper picking method, which suggests low adoption of AutoID technology.</w:t>
      </w:r>
      <w:r w:rsidRPr="004F49F5">
        <w:rPr>
          <w:rFonts w:ascii="Arial" w:hAnsi="Arial" w:cs="Arial"/>
          <w:noProof/>
          <w:sz w:val="24"/>
          <w:szCs w:val="24"/>
          <w:lang w:val="en-US"/>
        </w:rPr>
        <w:t xml:space="preserve"> This is contrary to the fact that the adoption of </w:t>
      </w:r>
      <w:r w:rsidRPr="004F49F5">
        <w:rPr>
          <w:rFonts w:ascii="Arial" w:hAnsi="Arial" w:cs="Arial"/>
          <w:sz w:val="24"/>
          <w:szCs w:val="24"/>
          <w:lang w:val="en-US"/>
        </w:rPr>
        <w:t>AutoID software’s</w:t>
      </w:r>
      <w:r w:rsidRPr="004F49F5">
        <w:rPr>
          <w:rFonts w:ascii="Arial" w:hAnsi="Arial" w:cs="Arial"/>
          <w:noProof/>
          <w:sz w:val="24"/>
          <w:szCs w:val="24"/>
          <w:lang w:val="en-US"/>
        </w:rPr>
        <w:t xml:space="preserve"> </w:t>
      </w:r>
      <w:r w:rsidRPr="004F49F5">
        <w:rPr>
          <w:rFonts w:ascii="Arial" w:hAnsi="Arial" w:cs="Arial"/>
          <w:sz w:val="24"/>
          <w:szCs w:val="24"/>
          <w:lang w:val="en-US"/>
        </w:rPr>
        <w:t>has</w:t>
      </w:r>
      <w:r w:rsidRPr="004F49F5">
        <w:rPr>
          <w:rFonts w:ascii="Arial" w:hAnsi="Arial" w:cs="Arial"/>
          <w:noProof/>
          <w:sz w:val="24"/>
          <w:szCs w:val="24"/>
          <w:lang w:val="en-US"/>
        </w:rPr>
        <w:t xml:space="preserve"> changed the picking activity and improved precision and efficiency meaningfully.</w:t>
      </w:r>
      <w:r w:rsidRPr="004F49F5">
        <w:rPr>
          <w:rFonts w:ascii="Arial" w:eastAsia="Calibri" w:hAnsi="Arial" w:cs="Arial"/>
          <w:color w:val="FF0000"/>
          <w:sz w:val="24"/>
          <w:szCs w:val="24"/>
        </w:rPr>
        <w:t xml:space="preserve"> </w:t>
      </w:r>
      <w:r w:rsidRPr="004F49F5">
        <w:rPr>
          <w:rFonts w:ascii="Arial" w:eastAsia="Calibri" w:hAnsi="Arial" w:cs="Arial"/>
          <w:color w:val="000000" w:themeColor="text1"/>
          <w:sz w:val="24"/>
          <w:szCs w:val="24"/>
        </w:rPr>
        <w:t xml:space="preserve">This </w:t>
      </w:r>
      <w:r w:rsidRPr="004F49F5">
        <w:rPr>
          <w:rFonts w:ascii="Arial" w:eastAsia="Calibri" w:hAnsi="Arial" w:cs="Arial"/>
          <w:sz w:val="24"/>
          <w:szCs w:val="24"/>
        </w:rPr>
        <w:t>finding implies that most of the processes of data capturing and order picking method are manually done, suggesting low productivity.</w:t>
      </w:r>
    </w:p>
    <w:p w14:paraId="2AFF07D1" w14:textId="77777777" w:rsidR="004F49F5" w:rsidRPr="004F49F5" w:rsidRDefault="004F49F5" w:rsidP="004F49F5">
      <w:pPr>
        <w:spacing w:after="0" w:line="240" w:lineRule="auto"/>
        <w:jc w:val="both"/>
        <w:rPr>
          <w:rFonts w:ascii="Arial" w:hAnsi="Arial" w:cs="Arial"/>
          <w:sz w:val="24"/>
          <w:szCs w:val="24"/>
        </w:rPr>
      </w:pPr>
    </w:p>
    <w:p w14:paraId="14DB9C51" w14:textId="77777777" w:rsidR="004F49F5" w:rsidRPr="004F49F5" w:rsidRDefault="004F49F5" w:rsidP="004F49F5">
      <w:pPr>
        <w:spacing w:before="240" w:after="0" w:line="240" w:lineRule="auto"/>
        <w:rPr>
          <w:rFonts w:ascii="Arial" w:hAnsi="Arial" w:cs="Arial"/>
          <w:sz w:val="24"/>
          <w:szCs w:val="24"/>
          <w:lang w:val="en-US"/>
        </w:rPr>
      </w:pPr>
      <w:r w:rsidRPr="004F49F5">
        <w:rPr>
          <w:rFonts w:ascii="Arial" w:hAnsi="Arial" w:cs="Arial"/>
          <w:noProof/>
          <w:sz w:val="24"/>
          <w:szCs w:val="24"/>
          <w:lang w:val="en-US"/>
        </w:rPr>
        <w:lastRenderedPageBreak/>
        <w:drawing>
          <wp:inline distT="0" distB="0" distL="0" distR="0" wp14:anchorId="69335B16" wp14:editId="723A56EC">
            <wp:extent cx="5638800" cy="21717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8089C87" w14:textId="77777777" w:rsidR="004F49F5" w:rsidRPr="004F49F5" w:rsidRDefault="004F49F5" w:rsidP="004F49F5">
      <w:pPr>
        <w:autoSpaceDE w:val="0"/>
        <w:autoSpaceDN w:val="0"/>
        <w:adjustRightInd w:val="0"/>
        <w:spacing w:after="0" w:line="240" w:lineRule="auto"/>
        <w:ind w:left="1440" w:hanging="1440"/>
        <w:contextualSpacing/>
        <w:jc w:val="both"/>
        <w:rPr>
          <w:rFonts w:ascii="Arial" w:eastAsia="Calibri" w:hAnsi="Arial" w:cs="Arial"/>
          <w:b/>
          <w:sz w:val="24"/>
          <w:szCs w:val="24"/>
          <w:lang w:val="en-US"/>
        </w:rPr>
      </w:pPr>
      <w:r w:rsidRPr="004F49F5">
        <w:rPr>
          <w:rFonts w:ascii="Arial" w:eastAsia="Calibri" w:hAnsi="Arial" w:cs="Arial"/>
          <w:b/>
          <w:sz w:val="24"/>
          <w:szCs w:val="24"/>
          <w:lang w:val="en-US"/>
        </w:rPr>
        <w:t>Figure 1: AutoID Software’s utilised in the Manufacturer Warehouses</w:t>
      </w:r>
    </w:p>
    <w:p w14:paraId="0D69BD5D" w14:textId="77777777" w:rsidR="004F49F5" w:rsidRPr="004F49F5" w:rsidRDefault="004F49F5" w:rsidP="004F49F5">
      <w:pPr>
        <w:autoSpaceDE w:val="0"/>
        <w:autoSpaceDN w:val="0"/>
        <w:adjustRightInd w:val="0"/>
        <w:spacing w:after="0" w:line="240" w:lineRule="auto"/>
        <w:ind w:left="1440" w:hanging="1440"/>
        <w:contextualSpacing/>
        <w:jc w:val="both"/>
        <w:rPr>
          <w:rFonts w:ascii="Arial" w:eastAsia="Calibri" w:hAnsi="Arial" w:cs="Arial"/>
          <w:b/>
          <w:sz w:val="24"/>
          <w:szCs w:val="24"/>
          <w:lang w:val="en-US"/>
        </w:rPr>
      </w:pPr>
    </w:p>
    <w:p w14:paraId="2C9255DA" w14:textId="77777777" w:rsidR="004F49F5" w:rsidRPr="004F49F5" w:rsidRDefault="004F49F5" w:rsidP="004F49F5">
      <w:pPr>
        <w:keepNext/>
        <w:keepLines/>
        <w:spacing w:after="0" w:line="240" w:lineRule="auto"/>
        <w:ind w:left="357" w:hanging="357"/>
        <w:outlineLvl w:val="3"/>
        <w:rPr>
          <w:rFonts w:ascii="Arial" w:eastAsia="Times New Roman" w:hAnsi="Arial" w:cs="Arial"/>
          <w:b/>
          <w:sz w:val="24"/>
          <w:szCs w:val="24"/>
          <w:lang w:val="en-US"/>
        </w:rPr>
      </w:pPr>
      <w:r w:rsidRPr="004F49F5">
        <w:rPr>
          <w:rFonts w:ascii="Arial" w:eastAsia="Times New Roman" w:hAnsi="Arial" w:cs="Arial"/>
          <w:b/>
          <w:sz w:val="24"/>
          <w:szCs w:val="24"/>
          <w:lang w:val="en-US"/>
        </w:rPr>
        <w:t>4.2 Utilisation of Communication Technology S</w:t>
      </w:r>
      <w:r w:rsidRPr="004F49F5">
        <w:rPr>
          <w:rFonts w:ascii="Arial" w:hAnsi="Arial" w:cs="Arial"/>
          <w:b/>
          <w:sz w:val="24"/>
          <w:szCs w:val="24"/>
          <w:lang w:val="en-US"/>
        </w:rPr>
        <w:t xml:space="preserve">oftware’s </w:t>
      </w:r>
      <w:r w:rsidRPr="004F49F5">
        <w:rPr>
          <w:rFonts w:ascii="Arial" w:eastAsia="Times New Roman" w:hAnsi="Arial" w:cs="Arial"/>
          <w:b/>
          <w:sz w:val="24"/>
          <w:szCs w:val="24"/>
          <w:lang w:val="en-US"/>
        </w:rPr>
        <w:t xml:space="preserve"> </w:t>
      </w:r>
    </w:p>
    <w:p w14:paraId="04F46776" w14:textId="77777777" w:rsidR="004F49F5" w:rsidRPr="004F49F5" w:rsidRDefault="004F49F5" w:rsidP="004F49F5">
      <w:pPr>
        <w:keepNext/>
        <w:keepLines/>
        <w:spacing w:after="0" w:line="240" w:lineRule="auto"/>
        <w:ind w:left="357" w:hanging="357"/>
        <w:outlineLvl w:val="3"/>
        <w:rPr>
          <w:rFonts w:ascii="Arial" w:eastAsia="Times New Roman" w:hAnsi="Arial" w:cs="Arial"/>
          <w:b/>
          <w:sz w:val="24"/>
          <w:szCs w:val="24"/>
          <w:lang w:val="en-US"/>
        </w:rPr>
      </w:pPr>
    </w:p>
    <w:p w14:paraId="2F31D67C" w14:textId="77777777" w:rsidR="004F49F5" w:rsidRPr="004F49F5" w:rsidRDefault="004F49F5" w:rsidP="004F49F5">
      <w:pPr>
        <w:spacing w:after="0" w:line="240" w:lineRule="auto"/>
        <w:jc w:val="both"/>
        <w:rPr>
          <w:rFonts w:ascii="Arial" w:eastAsia="Calibri" w:hAnsi="Arial" w:cs="Arial"/>
          <w:sz w:val="24"/>
          <w:szCs w:val="24"/>
        </w:rPr>
      </w:pPr>
      <w:r w:rsidRPr="004F49F5">
        <w:rPr>
          <w:rFonts w:ascii="Arial" w:eastAsia="Calibri" w:hAnsi="Arial" w:cs="Arial"/>
          <w:sz w:val="24"/>
          <w:szCs w:val="24"/>
        </w:rPr>
        <w:t xml:space="preserve">Figure 2:  indicates the level of utilisation of communication tools in logistics operations by construction materials </w:t>
      </w:r>
      <w:r w:rsidRPr="004F49F5">
        <w:rPr>
          <w:rFonts w:ascii="Arial" w:eastAsia="Calibri" w:hAnsi="Arial" w:cs="Arial"/>
          <w:color w:val="000000" w:themeColor="text1"/>
          <w:sz w:val="24"/>
          <w:szCs w:val="24"/>
        </w:rPr>
        <w:t>manufacturers.</w:t>
      </w:r>
      <w:r w:rsidRPr="004F49F5">
        <w:rPr>
          <w:rFonts w:ascii="Arial" w:eastAsia="Calibri" w:hAnsi="Arial" w:cs="Arial"/>
          <w:sz w:val="24"/>
          <w:szCs w:val="24"/>
        </w:rPr>
        <w:t xml:space="preserve"> It confirmed that 8% of the companies use GPS and GIS, while 6% were Web-based.  </w:t>
      </w:r>
      <w:r w:rsidRPr="004F49F5">
        <w:rPr>
          <w:rFonts w:ascii="Arial" w:eastAsia="Calibri" w:hAnsi="Arial" w:cs="Arial"/>
          <w:color w:val="000000" w:themeColor="text1"/>
          <w:sz w:val="24"/>
          <w:szCs w:val="24"/>
        </w:rPr>
        <w:t>Some</w:t>
      </w:r>
      <w:r w:rsidRPr="004F49F5">
        <w:rPr>
          <w:rFonts w:ascii="Arial" w:eastAsia="Calibri" w:hAnsi="Arial" w:cs="Arial"/>
          <w:sz w:val="24"/>
          <w:szCs w:val="24"/>
        </w:rPr>
        <w:t xml:space="preserve"> 78% of the companies did not adopt any of the identified communication tools in logistics operations. This is a very low level of utilisation of communication </w:t>
      </w:r>
      <w:r w:rsidRPr="004F49F5">
        <w:rPr>
          <w:rFonts w:ascii="Arial" w:hAnsi="Arial" w:cs="Arial"/>
          <w:sz w:val="24"/>
          <w:szCs w:val="24"/>
          <w:lang w:val="en-US"/>
        </w:rPr>
        <w:t>software’s</w:t>
      </w:r>
      <w:r w:rsidRPr="004F49F5">
        <w:rPr>
          <w:rFonts w:ascii="Arial" w:eastAsia="Calibri" w:hAnsi="Arial" w:cs="Arial"/>
          <w:sz w:val="24"/>
          <w:szCs w:val="24"/>
        </w:rPr>
        <w:t xml:space="preserve">. However, it was observed that the few companies that used GPS, GIS and Web-based for tracking and monitoring their vehicles did so to achieve vertical communication between Headquarters, plant, drivers and distribution centres.  The technology </w:t>
      </w:r>
      <w:r w:rsidRPr="004F49F5">
        <w:rPr>
          <w:rFonts w:ascii="Arial" w:eastAsia="Calibri" w:hAnsi="Arial" w:cs="Arial"/>
          <w:color w:val="000000" w:themeColor="text1"/>
          <w:sz w:val="24"/>
          <w:szCs w:val="24"/>
        </w:rPr>
        <w:t>was also not</w:t>
      </w:r>
      <w:r w:rsidRPr="004F49F5">
        <w:rPr>
          <w:rFonts w:ascii="Arial" w:eastAsia="Calibri" w:hAnsi="Arial" w:cs="Arial"/>
          <w:sz w:val="24"/>
          <w:szCs w:val="24"/>
        </w:rPr>
        <w:t xml:space="preserve"> aimed at horizontal communication with other logistics partners.</w:t>
      </w:r>
    </w:p>
    <w:p w14:paraId="25FE2ADD" w14:textId="77777777" w:rsidR="004F49F5" w:rsidRPr="004F49F5" w:rsidRDefault="004F49F5" w:rsidP="004F49F5">
      <w:pPr>
        <w:spacing w:after="0" w:line="240" w:lineRule="auto"/>
        <w:jc w:val="both"/>
        <w:rPr>
          <w:rFonts w:ascii="Arial" w:eastAsia="Calibri" w:hAnsi="Arial" w:cs="Arial"/>
          <w:sz w:val="24"/>
          <w:szCs w:val="24"/>
        </w:rPr>
      </w:pPr>
    </w:p>
    <w:p w14:paraId="22BF35A1" w14:textId="77777777" w:rsidR="004F49F5" w:rsidRPr="004F49F5" w:rsidRDefault="004F49F5" w:rsidP="004F49F5">
      <w:pPr>
        <w:spacing w:after="0" w:line="240" w:lineRule="auto"/>
        <w:jc w:val="both"/>
        <w:rPr>
          <w:rFonts w:ascii="Arial" w:eastAsia="Calibri" w:hAnsi="Arial" w:cs="Arial"/>
          <w:sz w:val="24"/>
          <w:szCs w:val="24"/>
        </w:rPr>
      </w:pPr>
      <w:r w:rsidRPr="004F49F5">
        <w:rPr>
          <w:rFonts w:ascii="Arial" w:eastAsia="Calibri" w:hAnsi="Arial" w:cs="Arial"/>
          <w:noProof/>
          <w:sz w:val="24"/>
          <w:szCs w:val="24"/>
          <w:lang w:val="en-US"/>
        </w:rPr>
        <w:drawing>
          <wp:inline distT="0" distB="0" distL="0" distR="0" wp14:anchorId="43258635" wp14:editId="119A7D71">
            <wp:extent cx="5438775" cy="2305050"/>
            <wp:effectExtent l="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C79370F" w14:textId="77777777" w:rsidR="004F49F5" w:rsidRPr="004F49F5" w:rsidRDefault="004F49F5" w:rsidP="004F49F5">
      <w:pPr>
        <w:autoSpaceDE w:val="0"/>
        <w:autoSpaceDN w:val="0"/>
        <w:adjustRightInd w:val="0"/>
        <w:spacing w:after="0" w:line="240" w:lineRule="auto"/>
        <w:ind w:left="1296" w:hanging="1296"/>
        <w:contextualSpacing/>
        <w:rPr>
          <w:rFonts w:ascii="Arial" w:eastAsia="Calibri" w:hAnsi="Arial" w:cs="Arial"/>
          <w:b/>
          <w:bCs/>
          <w:color w:val="000000" w:themeColor="text1"/>
          <w:sz w:val="24"/>
          <w:szCs w:val="24"/>
          <w:lang w:val="en-US"/>
        </w:rPr>
      </w:pPr>
      <w:r w:rsidRPr="004F49F5">
        <w:rPr>
          <w:rFonts w:ascii="Arial" w:eastAsia="Calibri" w:hAnsi="Arial" w:cs="Arial"/>
          <w:b/>
          <w:bCs/>
          <w:color w:val="000000" w:themeColor="text1"/>
          <w:sz w:val="24"/>
          <w:szCs w:val="24"/>
          <w:lang w:val="en-US"/>
        </w:rPr>
        <w:t xml:space="preserve">Figure 2: Utilisation of Communication Technology </w:t>
      </w:r>
      <w:r w:rsidRPr="004F49F5">
        <w:rPr>
          <w:rFonts w:ascii="Arial" w:hAnsi="Arial" w:cs="Arial"/>
          <w:b/>
          <w:sz w:val="24"/>
          <w:szCs w:val="24"/>
          <w:lang w:val="en-US"/>
        </w:rPr>
        <w:t>software’s</w:t>
      </w:r>
      <w:r w:rsidRPr="004F49F5">
        <w:rPr>
          <w:rFonts w:ascii="Arial" w:hAnsi="Arial" w:cs="Arial"/>
          <w:sz w:val="24"/>
          <w:szCs w:val="24"/>
          <w:lang w:val="en-US"/>
        </w:rPr>
        <w:t xml:space="preserve"> </w:t>
      </w:r>
      <w:r w:rsidRPr="004F49F5">
        <w:rPr>
          <w:rFonts w:ascii="Arial" w:eastAsia="Calibri" w:hAnsi="Arial" w:cs="Arial"/>
          <w:b/>
          <w:bCs/>
          <w:color w:val="000000" w:themeColor="text1"/>
          <w:sz w:val="24"/>
          <w:szCs w:val="24"/>
          <w:lang w:val="en-US"/>
        </w:rPr>
        <w:t xml:space="preserve">in Logistics Operations </w:t>
      </w:r>
    </w:p>
    <w:p w14:paraId="7141FE8E" w14:textId="77777777" w:rsidR="004F49F5" w:rsidRPr="004F49F5" w:rsidRDefault="004F49F5" w:rsidP="004F49F5">
      <w:pPr>
        <w:spacing w:after="0" w:line="240" w:lineRule="auto"/>
        <w:jc w:val="both"/>
        <w:rPr>
          <w:rFonts w:ascii="Arial" w:eastAsia="Calibri" w:hAnsi="Arial" w:cs="Arial"/>
          <w:sz w:val="24"/>
          <w:szCs w:val="24"/>
        </w:rPr>
      </w:pPr>
    </w:p>
    <w:p w14:paraId="7DBB389B" w14:textId="77777777" w:rsidR="004F49F5" w:rsidRDefault="004F49F5" w:rsidP="004F49F5">
      <w:pPr>
        <w:keepNext/>
        <w:keepLines/>
        <w:spacing w:after="0" w:line="240" w:lineRule="auto"/>
        <w:outlineLvl w:val="2"/>
        <w:rPr>
          <w:rFonts w:ascii="Arial" w:eastAsia="Calibri" w:hAnsi="Arial" w:cs="Arial"/>
          <w:b/>
          <w:sz w:val="24"/>
          <w:szCs w:val="24"/>
          <w:lang w:val="en-US"/>
        </w:rPr>
      </w:pPr>
    </w:p>
    <w:p w14:paraId="0E709208" w14:textId="77777777" w:rsidR="004F49F5" w:rsidRDefault="004F49F5" w:rsidP="004F49F5">
      <w:pPr>
        <w:keepNext/>
        <w:keepLines/>
        <w:spacing w:after="0" w:line="240" w:lineRule="auto"/>
        <w:outlineLvl w:val="2"/>
        <w:rPr>
          <w:rFonts w:ascii="Arial" w:eastAsia="Calibri" w:hAnsi="Arial" w:cs="Arial"/>
          <w:b/>
          <w:sz w:val="24"/>
          <w:szCs w:val="24"/>
          <w:lang w:val="en-US"/>
        </w:rPr>
      </w:pPr>
    </w:p>
    <w:p w14:paraId="6186B99B" w14:textId="77777777" w:rsidR="004F49F5" w:rsidRDefault="004F49F5" w:rsidP="004F49F5">
      <w:pPr>
        <w:keepNext/>
        <w:keepLines/>
        <w:spacing w:after="0" w:line="240" w:lineRule="auto"/>
        <w:outlineLvl w:val="2"/>
        <w:rPr>
          <w:rFonts w:ascii="Arial" w:eastAsia="Calibri" w:hAnsi="Arial" w:cs="Arial"/>
          <w:b/>
          <w:sz w:val="24"/>
          <w:szCs w:val="24"/>
          <w:lang w:val="en-US"/>
        </w:rPr>
      </w:pPr>
    </w:p>
    <w:p w14:paraId="0BCF9210" w14:textId="0F9EFE19" w:rsidR="004F49F5" w:rsidRPr="004F49F5" w:rsidRDefault="004F49F5" w:rsidP="004F49F5">
      <w:pPr>
        <w:keepNext/>
        <w:keepLines/>
        <w:spacing w:after="0" w:line="240" w:lineRule="auto"/>
        <w:outlineLvl w:val="2"/>
        <w:rPr>
          <w:rFonts w:ascii="Arial" w:eastAsia="Calibri" w:hAnsi="Arial" w:cs="Arial"/>
          <w:b/>
          <w:sz w:val="24"/>
          <w:szCs w:val="24"/>
          <w:lang w:val="en-US"/>
        </w:rPr>
      </w:pPr>
      <w:r w:rsidRPr="004F49F5">
        <w:rPr>
          <w:rFonts w:ascii="Arial" w:eastAsia="Calibri" w:hAnsi="Arial" w:cs="Arial"/>
          <w:b/>
          <w:sz w:val="24"/>
          <w:szCs w:val="24"/>
          <w:lang w:val="en-US"/>
        </w:rPr>
        <w:t xml:space="preserve">4.3 Utilisation of Information Technology Software’s  </w:t>
      </w:r>
    </w:p>
    <w:p w14:paraId="352328AF" w14:textId="77777777" w:rsidR="004F49F5" w:rsidRPr="004F49F5" w:rsidRDefault="004F49F5" w:rsidP="004F49F5">
      <w:pPr>
        <w:rPr>
          <w:lang w:val="en-US"/>
        </w:rPr>
      </w:pPr>
    </w:p>
    <w:p w14:paraId="20DC963F" w14:textId="77777777" w:rsidR="004F49F5" w:rsidRPr="004F49F5" w:rsidRDefault="004F49F5" w:rsidP="004F49F5">
      <w:pPr>
        <w:spacing w:after="0" w:line="240" w:lineRule="auto"/>
        <w:jc w:val="both"/>
        <w:rPr>
          <w:rFonts w:ascii="Arial" w:eastAsia="Calibri" w:hAnsi="Arial" w:cs="Arial"/>
          <w:sz w:val="24"/>
          <w:szCs w:val="24"/>
        </w:rPr>
      </w:pPr>
      <w:r w:rsidRPr="004F49F5">
        <w:rPr>
          <w:rFonts w:ascii="Arial" w:hAnsi="Arial" w:cs="Arial"/>
          <w:sz w:val="24"/>
          <w:szCs w:val="24"/>
          <w:lang w:val="en-US"/>
        </w:rPr>
        <w:t xml:space="preserve">The analysis of the utilisation of type and level of information technology software’s used in logistics processes is presented in Figure 3. The finding shows that 6% of the companies (Cement) utilised ERP in logistics operations, while 94% do not use any of the information technology software’s. This indicates a low level of utilisation of information technology software’s in logistics operations by the construction material manufacturing industries. </w:t>
      </w:r>
      <w:r w:rsidRPr="004F49F5">
        <w:rPr>
          <w:rFonts w:ascii="Arial" w:eastAsia="Calibri" w:hAnsi="Arial" w:cs="Arial"/>
          <w:sz w:val="24"/>
          <w:szCs w:val="24"/>
        </w:rPr>
        <w:t xml:space="preserve">The findings suggest that the </w:t>
      </w:r>
      <w:r w:rsidRPr="004F49F5">
        <w:rPr>
          <w:rFonts w:ascii="Arial" w:eastAsia="Calibri" w:hAnsi="Arial" w:cs="Arial"/>
          <w:color w:val="000000" w:themeColor="text1"/>
          <w:sz w:val="24"/>
          <w:szCs w:val="24"/>
        </w:rPr>
        <w:t xml:space="preserve">benefit </w:t>
      </w:r>
      <w:r w:rsidRPr="004F49F5">
        <w:rPr>
          <w:rFonts w:ascii="Arial" w:eastAsia="Calibri" w:hAnsi="Arial" w:cs="Arial"/>
          <w:sz w:val="24"/>
          <w:szCs w:val="24"/>
        </w:rPr>
        <w:t>of using technology to improve efficiency and effectiveness in logistics is not being achieved.</w:t>
      </w:r>
    </w:p>
    <w:p w14:paraId="497CAC1A" w14:textId="77777777" w:rsidR="004F49F5" w:rsidRPr="004F49F5" w:rsidRDefault="004F49F5" w:rsidP="004F49F5">
      <w:pPr>
        <w:spacing w:after="0" w:line="240" w:lineRule="auto"/>
        <w:jc w:val="both"/>
        <w:rPr>
          <w:rFonts w:ascii="Arial" w:hAnsi="Arial" w:cs="Arial"/>
          <w:sz w:val="24"/>
          <w:szCs w:val="24"/>
          <w:lang w:val="en-US"/>
        </w:rPr>
      </w:pPr>
    </w:p>
    <w:p w14:paraId="4EE34AA5" w14:textId="77777777" w:rsidR="004F49F5" w:rsidRPr="004F49F5" w:rsidRDefault="004F49F5" w:rsidP="004F49F5">
      <w:pPr>
        <w:spacing w:after="0" w:line="240" w:lineRule="auto"/>
        <w:rPr>
          <w:rFonts w:ascii="Arial" w:hAnsi="Arial" w:cs="Arial"/>
          <w:sz w:val="24"/>
          <w:szCs w:val="24"/>
          <w:lang w:val="en-US"/>
        </w:rPr>
      </w:pPr>
      <w:r w:rsidRPr="004F49F5">
        <w:rPr>
          <w:rFonts w:ascii="Arial" w:hAnsi="Arial" w:cs="Arial"/>
          <w:noProof/>
          <w:sz w:val="24"/>
          <w:szCs w:val="24"/>
          <w:lang w:val="en-US"/>
        </w:rPr>
        <w:drawing>
          <wp:anchor distT="0" distB="0" distL="114300" distR="114300" simplePos="0" relativeHeight="251662336" behindDoc="0" locked="0" layoutInCell="1" allowOverlap="1" wp14:anchorId="6ECB17E3" wp14:editId="00605661">
            <wp:simplePos x="0" y="0"/>
            <wp:positionH relativeFrom="margin">
              <wp:posOffset>38100</wp:posOffset>
            </wp:positionH>
            <wp:positionV relativeFrom="paragraph">
              <wp:posOffset>7620</wp:posOffset>
            </wp:positionV>
            <wp:extent cx="5510530" cy="2181225"/>
            <wp:effectExtent l="0" t="0" r="13970" b="9525"/>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00B376AF" w14:textId="77777777" w:rsidR="004F49F5" w:rsidRPr="004F49F5" w:rsidRDefault="004F49F5" w:rsidP="004F49F5">
      <w:pPr>
        <w:autoSpaceDE w:val="0"/>
        <w:autoSpaceDN w:val="0"/>
        <w:adjustRightInd w:val="0"/>
        <w:spacing w:after="0" w:line="240" w:lineRule="auto"/>
        <w:ind w:left="1440" w:hanging="1440"/>
        <w:contextualSpacing/>
        <w:jc w:val="both"/>
        <w:rPr>
          <w:rFonts w:ascii="Arial" w:eastAsia="Calibri" w:hAnsi="Arial" w:cs="Arial"/>
          <w:b/>
          <w:sz w:val="24"/>
          <w:szCs w:val="24"/>
          <w:lang w:val="en-US"/>
        </w:rPr>
      </w:pPr>
      <w:r w:rsidRPr="004F49F5">
        <w:rPr>
          <w:rFonts w:ascii="Arial" w:eastAsia="Calibri" w:hAnsi="Arial" w:cs="Arial"/>
          <w:b/>
          <w:sz w:val="24"/>
          <w:szCs w:val="24"/>
          <w:lang w:val="en-US"/>
        </w:rPr>
        <w:t>Figure 3: Utilisation of Information Technology software’s in Logistics Operations</w:t>
      </w:r>
    </w:p>
    <w:p w14:paraId="7FDCC9C6" w14:textId="77777777" w:rsidR="004F49F5" w:rsidRPr="004F49F5" w:rsidRDefault="004F49F5" w:rsidP="004F49F5">
      <w:pPr>
        <w:autoSpaceDE w:val="0"/>
        <w:autoSpaceDN w:val="0"/>
        <w:adjustRightInd w:val="0"/>
        <w:spacing w:after="0" w:line="240" w:lineRule="auto"/>
        <w:ind w:left="1440" w:hanging="1440"/>
        <w:contextualSpacing/>
        <w:jc w:val="both"/>
        <w:rPr>
          <w:rFonts w:ascii="Arial" w:eastAsia="Calibri" w:hAnsi="Arial" w:cs="Arial"/>
          <w:b/>
          <w:sz w:val="24"/>
          <w:szCs w:val="24"/>
          <w:lang w:val="en-US"/>
        </w:rPr>
      </w:pPr>
    </w:p>
    <w:p w14:paraId="5435A598" w14:textId="77777777" w:rsidR="004F49F5" w:rsidRPr="004F49F5" w:rsidRDefault="004F49F5" w:rsidP="004F49F5">
      <w:pPr>
        <w:keepNext/>
        <w:keepLines/>
        <w:spacing w:after="0" w:line="240" w:lineRule="auto"/>
        <w:outlineLvl w:val="2"/>
        <w:rPr>
          <w:rFonts w:ascii="Arial" w:eastAsia="Calibri" w:hAnsi="Arial" w:cs="Arial"/>
          <w:b/>
          <w:sz w:val="24"/>
          <w:szCs w:val="24"/>
          <w:lang w:val="en-US"/>
        </w:rPr>
      </w:pPr>
      <w:r w:rsidRPr="004F49F5">
        <w:rPr>
          <w:rFonts w:ascii="Arial" w:eastAsia="Calibri" w:hAnsi="Arial" w:cs="Arial"/>
          <w:b/>
          <w:sz w:val="24"/>
          <w:szCs w:val="24"/>
          <w:lang w:val="en-US"/>
        </w:rPr>
        <w:t>4.4 Utilisation of E-Business Tools</w:t>
      </w:r>
    </w:p>
    <w:p w14:paraId="291E968E" w14:textId="77777777" w:rsidR="004F49F5" w:rsidRPr="004F49F5" w:rsidRDefault="004F49F5" w:rsidP="004F49F5">
      <w:pPr>
        <w:rPr>
          <w:lang w:val="en-US"/>
        </w:rPr>
      </w:pPr>
    </w:p>
    <w:p w14:paraId="1582935D"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sz w:val="24"/>
          <w:szCs w:val="24"/>
          <w:lang w:val="en-US"/>
        </w:rPr>
        <w:t>Figure 4 presents the type and level of adoption of e-business tools by the companies. The analysis revealed that 25% of companies used both internet and e-banking in logistics operations. The Web-based tools were adopted by 9% of the companies, while 75% did not use any of the e-business tools. The findings indicate a very low utilisation of e-business software’s in logistics processes by the construction materials manufacturers. However, they used both internet and e-banking for payment and receiving credit alerts by the companies. This does not provide for information sharing, or for partnership/collaborations with other stakeholders in the logistics system.</w:t>
      </w:r>
    </w:p>
    <w:p w14:paraId="4D5C1F17" w14:textId="77777777" w:rsidR="004F49F5" w:rsidRPr="004F49F5" w:rsidRDefault="004F49F5" w:rsidP="004F49F5">
      <w:pPr>
        <w:spacing w:after="0" w:line="240" w:lineRule="auto"/>
        <w:rPr>
          <w:rFonts w:ascii="Arial" w:hAnsi="Arial" w:cs="Arial"/>
          <w:sz w:val="24"/>
          <w:szCs w:val="24"/>
          <w:lang w:val="en-US"/>
        </w:rPr>
      </w:pPr>
      <w:r w:rsidRPr="004F49F5">
        <w:rPr>
          <w:rFonts w:ascii="Arial" w:hAnsi="Arial" w:cs="Arial"/>
          <w:noProof/>
          <w:sz w:val="24"/>
          <w:szCs w:val="24"/>
          <w:lang w:val="en-US"/>
        </w:rPr>
        <w:lastRenderedPageBreak/>
        <w:drawing>
          <wp:anchor distT="0" distB="0" distL="114300" distR="114300" simplePos="0" relativeHeight="251663360" behindDoc="0" locked="0" layoutInCell="1" allowOverlap="1" wp14:anchorId="0ADE84E8" wp14:editId="159D7E92">
            <wp:simplePos x="0" y="0"/>
            <wp:positionH relativeFrom="margin">
              <wp:align>left</wp:align>
            </wp:positionH>
            <wp:positionV relativeFrom="paragraph">
              <wp:posOffset>110490</wp:posOffset>
            </wp:positionV>
            <wp:extent cx="5358130" cy="2533650"/>
            <wp:effectExtent l="0" t="0" r="13970" b="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Pr="004F49F5">
        <w:rPr>
          <w:rFonts w:ascii="Arial" w:hAnsi="Arial" w:cs="Arial"/>
          <w:sz w:val="24"/>
          <w:szCs w:val="24"/>
          <w:lang w:val="en-US"/>
        </w:rPr>
        <w:t xml:space="preserve"> </w:t>
      </w:r>
    </w:p>
    <w:p w14:paraId="62219A0F" w14:textId="77777777" w:rsidR="004F49F5" w:rsidRPr="004F49F5" w:rsidRDefault="004F49F5" w:rsidP="004F49F5">
      <w:pPr>
        <w:spacing w:before="240" w:line="240" w:lineRule="auto"/>
        <w:rPr>
          <w:rFonts w:ascii="Arial" w:hAnsi="Arial" w:cs="Arial"/>
          <w:sz w:val="24"/>
          <w:szCs w:val="24"/>
          <w:lang w:val="en-US"/>
        </w:rPr>
      </w:pPr>
    </w:p>
    <w:p w14:paraId="3E201016" w14:textId="77777777" w:rsidR="004F49F5" w:rsidRPr="004F49F5" w:rsidRDefault="004F49F5" w:rsidP="004F49F5">
      <w:pPr>
        <w:spacing w:line="240" w:lineRule="auto"/>
        <w:rPr>
          <w:rFonts w:ascii="Arial" w:hAnsi="Arial" w:cs="Arial"/>
          <w:sz w:val="24"/>
          <w:szCs w:val="24"/>
          <w:lang w:val="en-US"/>
        </w:rPr>
      </w:pPr>
    </w:p>
    <w:p w14:paraId="6F15DF46" w14:textId="77777777" w:rsidR="004F49F5" w:rsidRPr="004F49F5" w:rsidRDefault="004F49F5" w:rsidP="004F49F5">
      <w:pPr>
        <w:spacing w:before="240" w:line="240" w:lineRule="auto"/>
        <w:rPr>
          <w:rFonts w:ascii="Arial" w:hAnsi="Arial" w:cs="Arial"/>
          <w:sz w:val="24"/>
          <w:szCs w:val="24"/>
          <w:lang w:val="en-US"/>
        </w:rPr>
      </w:pPr>
      <w:r w:rsidRPr="004F49F5">
        <w:rPr>
          <w:rFonts w:ascii="Arial" w:hAnsi="Arial" w:cs="Arial"/>
          <w:sz w:val="24"/>
          <w:szCs w:val="24"/>
          <w:lang w:val="en-US"/>
        </w:rPr>
        <w:t xml:space="preserve"> </w:t>
      </w:r>
    </w:p>
    <w:p w14:paraId="352384FB" w14:textId="77777777" w:rsidR="004F49F5" w:rsidRPr="004F49F5" w:rsidRDefault="004F49F5" w:rsidP="004F49F5">
      <w:pPr>
        <w:spacing w:before="240" w:line="240" w:lineRule="auto"/>
        <w:rPr>
          <w:rFonts w:ascii="Arial" w:hAnsi="Arial" w:cs="Arial"/>
          <w:sz w:val="24"/>
          <w:szCs w:val="24"/>
          <w:lang w:val="en-US"/>
        </w:rPr>
      </w:pPr>
    </w:p>
    <w:p w14:paraId="2EB15119" w14:textId="77777777" w:rsidR="004F49F5" w:rsidRPr="004F49F5" w:rsidRDefault="004F49F5" w:rsidP="004F49F5">
      <w:pPr>
        <w:spacing w:before="240" w:line="240" w:lineRule="auto"/>
        <w:rPr>
          <w:rFonts w:ascii="Arial" w:hAnsi="Arial" w:cs="Arial"/>
          <w:sz w:val="24"/>
          <w:szCs w:val="24"/>
          <w:lang w:val="en-US"/>
        </w:rPr>
      </w:pPr>
    </w:p>
    <w:p w14:paraId="63810399" w14:textId="77777777" w:rsidR="004F49F5" w:rsidRPr="004F49F5" w:rsidRDefault="004F49F5" w:rsidP="004F49F5">
      <w:pPr>
        <w:autoSpaceDE w:val="0"/>
        <w:autoSpaceDN w:val="0"/>
        <w:adjustRightInd w:val="0"/>
        <w:spacing w:after="0" w:line="240" w:lineRule="auto"/>
        <w:ind w:left="1440" w:hanging="1440"/>
        <w:contextualSpacing/>
        <w:jc w:val="both"/>
        <w:rPr>
          <w:rFonts w:ascii="Arial" w:eastAsia="Calibri" w:hAnsi="Arial" w:cs="Arial"/>
          <w:b/>
          <w:sz w:val="24"/>
          <w:szCs w:val="24"/>
          <w:lang w:val="en-US"/>
        </w:rPr>
      </w:pPr>
      <w:r w:rsidRPr="004F49F5">
        <w:rPr>
          <w:rFonts w:ascii="Arial" w:eastAsia="Calibri" w:hAnsi="Arial" w:cs="Arial"/>
          <w:b/>
          <w:sz w:val="24"/>
          <w:szCs w:val="24"/>
          <w:lang w:val="en-US"/>
        </w:rPr>
        <w:t xml:space="preserve">   </w:t>
      </w:r>
    </w:p>
    <w:p w14:paraId="6773E46A" w14:textId="77777777" w:rsidR="004F49F5" w:rsidRPr="004F49F5" w:rsidRDefault="004F49F5" w:rsidP="004F49F5">
      <w:pPr>
        <w:autoSpaceDE w:val="0"/>
        <w:autoSpaceDN w:val="0"/>
        <w:adjustRightInd w:val="0"/>
        <w:spacing w:after="0" w:line="240" w:lineRule="auto"/>
        <w:ind w:left="1440" w:hanging="1440"/>
        <w:contextualSpacing/>
        <w:jc w:val="both"/>
        <w:rPr>
          <w:rFonts w:ascii="Arial" w:eastAsia="Calibri" w:hAnsi="Arial" w:cs="Arial"/>
          <w:b/>
          <w:sz w:val="24"/>
          <w:szCs w:val="24"/>
          <w:lang w:val="en-US"/>
        </w:rPr>
      </w:pPr>
    </w:p>
    <w:p w14:paraId="640E9C8F" w14:textId="77777777" w:rsidR="004F49F5" w:rsidRPr="004F49F5" w:rsidRDefault="004F49F5" w:rsidP="004F49F5">
      <w:pPr>
        <w:autoSpaceDE w:val="0"/>
        <w:autoSpaceDN w:val="0"/>
        <w:adjustRightInd w:val="0"/>
        <w:spacing w:after="0" w:line="240" w:lineRule="auto"/>
        <w:ind w:left="1440" w:hanging="1440"/>
        <w:contextualSpacing/>
        <w:jc w:val="both"/>
        <w:rPr>
          <w:rFonts w:ascii="Arial" w:eastAsia="Calibri" w:hAnsi="Arial" w:cs="Arial"/>
          <w:b/>
          <w:sz w:val="24"/>
          <w:szCs w:val="24"/>
          <w:lang w:val="en-US"/>
        </w:rPr>
      </w:pPr>
    </w:p>
    <w:p w14:paraId="1F9902ED" w14:textId="77777777" w:rsidR="004F49F5" w:rsidRPr="004F49F5" w:rsidRDefault="004F49F5" w:rsidP="004F49F5">
      <w:pPr>
        <w:autoSpaceDE w:val="0"/>
        <w:autoSpaceDN w:val="0"/>
        <w:adjustRightInd w:val="0"/>
        <w:spacing w:after="0" w:line="240" w:lineRule="auto"/>
        <w:ind w:left="1440" w:hanging="1440"/>
        <w:contextualSpacing/>
        <w:jc w:val="both"/>
        <w:rPr>
          <w:rFonts w:ascii="Arial" w:eastAsia="Calibri" w:hAnsi="Arial" w:cs="Arial"/>
          <w:b/>
          <w:sz w:val="24"/>
          <w:szCs w:val="24"/>
          <w:lang w:val="en-US"/>
        </w:rPr>
      </w:pPr>
    </w:p>
    <w:p w14:paraId="4C1203EE" w14:textId="77777777" w:rsidR="004F49F5" w:rsidRPr="004F49F5" w:rsidRDefault="004F49F5" w:rsidP="004F49F5">
      <w:pPr>
        <w:autoSpaceDE w:val="0"/>
        <w:autoSpaceDN w:val="0"/>
        <w:adjustRightInd w:val="0"/>
        <w:spacing w:after="0" w:line="240" w:lineRule="auto"/>
        <w:ind w:left="1440" w:hanging="1440"/>
        <w:contextualSpacing/>
        <w:jc w:val="both"/>
        <w:rPr>
          <w:rFonts w:ascii="Arial" w:eastAsia="Calibri" w:hAnsi="Arial" w:cs="Arial"/>
          <w:b/>
          <w:sz w:val="24"/>
          <w:szCs w:val="24"/>
          <w:lang w:val="en-US"/>
        </w:rPr>
      </w:pPr>
      <w:r w:rsidRPr="004F49F5">
        <w:rPr>
          <w:rFonts w:ascii="Arial" w:eastAsia="Calibri" w:hAnsi="Arial" w:cs="Arial"/>
          <w:b/>
          <w:sz w:val="24"/>
          <w:szCs w:val="24"/>
          <w:lang w:val="en-US"/>
        </w:rPr>
        <w:t>Figure 4: Utilisation of E-Business in Logistics Operations</w:t>
      </w:r>
    </w:p>
    <w:p w14:paraId="6A2DA663" w14:textId="77777777" w:rsidR="004F49F5" w:rsidRPr="004F49F5" w:rsidRDefault="004F49F5" w:rsidP="004F49F5">
      <w:pPr>
        <w:spacing w:after="0" w:line="240" w:lineRule="auto"/>
        <w:jc w:val="both"/>
        <w:rPr>
          <w:rFonts w:ascii="Arial" w:hAnsi="Arial" w:cs="Arial"/>
          <w:b/>
          <w:sz w:val="24"/>
          <w:szCs w:val="24"/>
          <w:lang w:val="en-US"/>
        </w:rPr>
      </w:pPr>
    </w:p>
    <w:p w14:paraId="74551780" w14:textId="77777777" w:rsidR="004F49F5" w:rsidRPr="004F49F5" w:rsidRDefault="004F49F5" w:rsidP="004F49F5">
      <w:pPr>
        <w:spacing w:after="0" w:line="240" w:lineRule="auto"/>
        <w:jc w:val="both"/>
        <w:rPr>
          <w:rFonts w:ascii="Arial" w:hAnsi="Arial" w:cs="Arial"/>
          <w:b/>
          <w:sz w:val="24"/>
          <w:szCs w:val="24"/>
          <w:lang w:val="en-US"/>
        </w:rPr>
      </w:pPr>
      <w:r w:rsidRPr="004F49F5">
        <w:rPr>
          <w:rFonts w:ascii="Arial" w:hAnsi="Arial" w:cs="Arial"/>
          <w:b/>
          <w:sz w:val="24"/>
          <w:szCs w:val="24"/>
          <w:lang w:val="en-US"/>
        </w:rPr>
        <w:t>4.5 Discussion of Results</w:t>
      </w:r>
    </w:p>
    <w:p w14:paraId="7F738D25" w14:textId="77777777" w:rsidR="004F49F5" w:rsidRPr="004F49F5" w:rsidRDefault="004F49F5" w:rsidP="004F49F5">
      <w:pPr>
        <w:spacing w:after="0" w:line="240" w:lineRule="auto"/>
        <w:jc w:val="both"/>
        <w:rPr>
          <w:rFonts w:ascii="Arial" w:hAnsi="Arial" w:cs="Arial"/>
          <w:b/>
          <w:sz w:val="24"/>
          <w:szCs w:val="24"/>
          <w:lang w:val="en-US"/>
        </w:rPr>
      </w:pPr>
    </w:p>
    <w:p w14:paraId="0EFACA31"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sz w:val="24"/>
          <w:szCs w:val="24"/>
          <w:lang w:val="en-US"/>
        </w:rPr>
        <w:t xml:space="preserve">The utilisation of the right technology for different logistics operations or sub-processes is critical for improving the total effectiveness and efficiency of a logistics system. The researcher sought to find out the type and level of utilisation of the AutoID software’s in construction material logistics processes. </w:t>
      </w:r>
      <w:r w:rsidRPr="004F49F5">
        <w:rPr>
          <w:rFonts w:ascii="Arial" w:eastAsia="Calibri" w:hAnsi="Arial" w:cs="Arial"/>
          <w:sz w:val="24"/>
          <w:szCs w:val="24"/>
          <w:lang w:val="en-US"/>
        </w:rPr>
        <w:t>The study established that most of the manufacturers used the paper-based picking method.</w:t>
      </w:r>
      <w:r w:rsidRPr="004F49F5">
        <w:rPr>
          <w:rFonts w:ascii="Arial" w:hAnsi="Arial" w:cs="Arial"/>
          <w:sz w:val="24"/>
          <w:szCs w:val="24"/>
          <w:lang w:val="en-US"/>
        </w:rPr>
        <w:t xml:space="preserve"> This  finding contradicts a  study by</w:t>
      </w:r>
      <w:bookmarkStart w:id="5" w:name="_Hlk105501886"/>
      <w:r w:rsidRPr="004F49F5">
        <w:rPr>
          <w:rFonts w:ascii="Arial" w:hAnsi="Arial" w:cs="Arial"/>
          <w:sz w:val="24"/>
          <w:szCs w:val="24"/>
          <w:lang w:val="en-US"/>
        </w:rPr>
        <w:t xml:space="preserv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Biju, M. K. and Faisalu","given":"U.","non-dropping-particle":"","parse-names":false,"suffix":""}],"container-title":"International Journal of Advanced Research in Management and Social Sciences","id":"ITEM-1","issue":"3","issued":{"date-parts":[["2013"]]},"page":"138-149","title":"A Study on the Application of new Tools of Supply Chain Management among Suppliers and Transporters of Corporate Retailers in Kerala.","type":"article-journal","volume":"2"},"uris":["http://www.mendeley.com/documents/?uuid=0cea7baf-a5fd-4721-89e0-5112e3e2ffa4"]}],"mendeley":{"formattedCitation":"(Biju, M. K. and Faisalu, 2013)","manualFormatting":"Biju and Faisalu (2013)","plainTextFormattedCitation":"(Biju, M. K. and Faisalu, 2013)","previouslyFormattedCitation":"(Biju, M. K. and Faisalu, 2013)"},"properties":{"noteIndex":0},"schema":"https://github.com/citation-style-language/schema/raw/master/csl-citation.json"}</w:instrText>
      </w:r>
      <w:r w:rsidRPr="004F49F5">
        <w:rPr>
          <w:rFonts w:ascii="Arial" w:hAnsi="Arial" w:cs="Arial"/>
          <w:sz w:val="24"/>
          <w:szCs w:val="24"/>
          <w:lang w:val="en-US"/>
        </w:rPr>
        <w:fldChar w:fldCharType="separate"/>
      </w:r>
      <w:bookmarkStart w:id="6" w:name="_Hlk105501839"/>
      <w:r w:rsidRPr="004F49F5">
        <w:rPr>
          <w:rFonts w:ascii="Arial" w:hAnsi="Arial" w:cs="Arial"/>
          <w:noProof/>
          <w:sz w:val="24"/>
          <w:szCs w:val="24"/>
          <w:lang w:val="en-US"/>
        </w:rPr>
        <w:t>Biju and Faisalu (201</w:t>
      </w:r>
      <w:bookmarkEnd w:id="6"/>
      <w:r w:rsidRPr="004F49F5">
        <w:rPr>
          <w:rFonts w:ascii="Arial" w:hAnsi="Arial" w:cs="Arial"/>
          <w:noProof/>
          <w:sz w:val="24"/>
          <w:szCs w:val="24"/>
          <w:lang w:val="en-US"/>
        </w:rPr>
        <w:t>3)</w:t>
      </w:r>
      <w:r w:rsidRPr="004F49F5">
        <w:rPr>
          <w:rFonts w:ascii="Arial" w:hAnsi="Arial" w:cs="Arial"/>
          <w:sz w:val="24"/>
          <w:szCs w:val="24"/>
          <w:lang w:val="en-US"/>
        </w:rPr>
        <w:fldChar w:fldCharType="end"/>
      </w:r>
      <w:bookmarkEnd w:id="5"/>
      <w:r w:rsidRPr="004F49F5">
        <w:rPr>
          <w:rFonts w:ascii="Arial" w:hAnsi="Arial" w:cs="Arial"/>
          <w:sz w:val="24"/>
          <w:szCs w:val="24"/>
          <w:lang w:val="en-US"/>
        </w:rPr>
        <w:t xml:space="preserve">, which  established that the majority of companies currently used bar coding.  They opined that most of the AutoID software’s are highly necessary and should be implemented. Bar codes increase productivity in three ways: speed, accuracy and reliabilit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Sople","given":"V.V.","non-dropping-particle":"","parse-names":false,"suffix":""}],"edition":"Second","id":"ITEM-1","issued":{"date-parts":[["2010"]]},"number-of-pages":"1-214","publisher":"Pearson Education","publisher-place":"New Delhi","title":"Logistics Management","type":"book"},"uris":["http://www.mendeley.com/documents/?uuid=4d957b30-56c4-473a-9584-9f3ce0860384"]}],"mendeley":{"formattedCitation":"(Sople, 2010)","manualFormatting":"(Sople, 2010","plainTextFormattedCitation":"(Sople, 2010)","previouslyFormattedCitation":"(Sople, 2010)"},"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Sople, 2010</w:t>
      </w:r>
      <w:r w:rsidRPr="004F49F5">
        <w:rPr>
          <w:rFonts w:ascii="Arial" w:hAnsi="Arial" w:cs="Arial"/>
          <w:sz w:val="24"/>
          <w:szCs w:val="24"/>
          <w:lang w:val="en-US"/>
        </w:rPr>
        <w:fldChar w:fldCharType="end"/>
      </w:r>
      <w:r w:rsidRPr="004F49F5">
        <w:rPr>
          <w:rFonts w:ascii="Arial" w:hAnsi="Arial" w:cs="Arial"/>
          <w:sz w:val="24"/>
          <w:szCs w:val="24"/>
          <w:lang w:val="en-US"/>
        </w:rPr>
        <w:t>;</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The word logistics has its origin from Greek word \" logistike \" which means the art of calculating. However, the modern interpretation of the term logistics has its origin in the military, where it was used to describe the activities related to the procurement of ammunitions, and essential supplies for troops located at the front. Logistics not only includes activities related to the physical movements of the goods but also manages relationship with suppliers and customers. However Logistic management is a means whereby the needs of customers are satisfied through integration and coordination of the supply chain. The main objective of the paper is to determine the various technology used in logistics and supply chain management including information technology, communication technology and automatic identification technology. The paper also discusses the impact of the technology on logistics and supply chain management. The author mainly focuses on the secondary data for collecting data relating to various technology used in logistics and supply chain management. The author draws conclusion that Technology is a vehicle to enhance supply chain competitiveness and performance by enhancing the overall effectiveness and efficiency of logistics system. Moreover various innovations in technology have made the task easier and faster besides being less laborious.","author":[{"dropping-particle":"","family":"Bhandari","given":"Rajiv","non-dropping-particle":"","parse-names":false,"suffix":""}],"container-title":"IOSR Journal of Business and Management (IOSR-JBM) e-ISSN: 2278-487X, p-ISSN: 2319-7668","id":"ITEM-1","issued":{"date-parts":[["2013"]]},"page":"19-24","title":"Impact of Technology on Logistics and Supply Chain Management","type":"article-journal"},"uris":["http://www.mendeley.com/documents/?uuid=a099640e-572d-4bb6-9eba-ecdc91a18e82"]}],"mendeley":{"formattedCitation":"(Bhandari, 2013)","manualFormatting":" Bhandari, 2013)","plainTextFormattedCitation":"(Bhandari, 2013)","previouslyFormattedCitation":"(Bhandari, 2013)"},"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 Bhandari, 2013)</w:t>
      </w:r>
      <w:r w:rsidRPr="004F49F5">
        <w:rPr>
          <w:rFonts w:ascii="Arial" w:hAnsi="Arial" w:cs="Arial"/>
          <w:sz w:val="24"/>
          <w:szCs w:val="24"/>
          <w:lang w:val="en-US"/>
        </w:rPr>
        <w:fldChar w:fldCharType="end"/>
      </w:r>
      <w:r w:rsidRPr="004F49F5">
        <w:rPr>
          <w:rFonts w:ascii="Arial" w:hAnsi="Arial" w:cs="Arial"/>
          <w:sz w:val="24"/>
          <w:szCs w:val="24"/>
          <w:lang w:val="en-US"/>
        </w:rPr>
        <w:t xml:space="preserve">. Moreover, th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Aberdeen Group","given":"","non-dropping-particle":"","parse-names":false,"suffix":""}],"id":"ITEM-1","issued":{"date-parts":[["2009"]]},"number-of-pages":"1-34","title":"Warehouse Operations: Increase Responsiveness through Automation, Aberdeen Group, Boston, MA, USA","type":"report"},"uris":["http://www.mendeley.com/documents/?uuid=b6364a37-2635-423c-a82d-169bfc8d33e4"]}],"mendeley":{"formattedCitation":"(Aberdeen Group, 2009b)","manualFormatting":"Aberdeen Group (2009)","plainTextFormattedCitation":"(Aberdeen Group, 2009b)","previouslyFormattedCitation":"(Aberdeen Group, 2009b)"},"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Aberdeen Group (2009)</w:t>
      </w:r>
      <w:r w:rsidRPr="004F49F5">
        <w:rPr>
          <w:rFonts w:ascii="Arial" w:hAnsi="Arial" w:cs="Arial"/>
          <w:sz w:val="24"/>
          <w:szCs w:val="24"/>
          <w:lang w:val="en-US"/>
        </w:rPr>
        <w:fldChar w:fldCharType="end"/>
      </w:r>
      <w:r w:rsidRPr="004F49F5">
        <w:rPr>
          <w:rFonts w:ascii="Arial" w:hAnsi="Arial" w:cs="Arial"/>
          <w:sz w:val="24"/>
          <w:szCs w:val="24"/>
          <w:lang w:val="en-US"/>
        </w:rPr>
        <w:t xml:space="preserve"> reported that 70% of Best-in-Class companies are more likely than all other companies to receive goods without using paper documents.  All have migrated to the use of barcodes, RFID or voice technology. </w:t>
      </w:r>
    </w:p>
    <w:p w14:paraId="462B761E" w14:textId="77777777" w:rsidR="004F49F5" w:rsidRPr="004F49F5" w:rsidRDefault="004F49F5" w:rsidP="004F49F5">
      <w:pPr>
        <w:spacing w:after="0" w:line="240" w:lineRule="auto"/>
        <w:jc w:val="both"/>
        <w:rPr>
          <w:rFonts w:ascii="Arial" w:hAnsi="Arial" w:cs="Arial"/>
          <w:sz w:val="24"/>
          <w:szCs w:val="24"/>
          <w:lang w:val="en-US"/>
        </w:rPr>
      </w:pPr>
    </w:p>
    <w:p w14:paraId="0C5F3F35"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eastAsia="Calibri" w:hAnsi="Arial" w:cs="Arial"/>
          <w:sz w:val="24"/>
          <w:szCs w:val="24"/>
          <w:lang w:val="en-US"/>
        </w:rPr>
        <w:t xml:space="preserve">This finding also concurred to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Order picking can be defined as the retrieval of stock keeping units from a warehouse according to a pick list generated from a customer order prior to the despatch of the completed order to the customer. There is a variety of order picking systems that are used in warehouses and distribution centres and the choice of system will determine the amount and type of manual handling that occurs within those locations. In order to understand the factors that influence the design of order picking systems a literature review was undertaken and telephone interviews were conducted with six industry stakeholders. The stakeholders included were two retailers with distribution networks operating across the UK, two specifiers who design order picking systems of different types and complexity for the end users, and two major suppliers of order picking systems. The factors that influence the amount of manual handling within warehouses and distribution centres are complex and inter-locking. The key factor is the design of the order picking system, particularly how much automation is used and whether pickers travel between pick slots or whether items are automatically delivered to them. It also depends on the nature of the goods that the warehouse handles. There are financial trade-offs between high capital costs of automated systems, and increased labour costs in manual systems. This report and the work it describes were funded by the Health and Safety Executive (HSE). Its contents, including any opinions and/or conclusions expressed, are those of the authors alone and do not necessarily reflect HSE policy.","author":[{"dropping-particle":"","family":"Webster","given":"Jennifer","non-dropping-particle":"","parse-names":false,"suffix":""},{"dropping-particle":"","family":"Dalby","given":"Melanie","non-dropping-particle":"","parse-names":false,"suffix":""},{"dropping-particle":"","family":"Fox","given":"David","non-dropping-particle":"","parse-names":false,"suffix":""},{"dropping-particle":"","family":"Pinder","given":"Andrew DJ","non-dropping-particle":"","parse-names":false,"suffix":""}],"id":"ITEM-1","issued":{"date-parts":[["2014"]]},"number-of-pages":"1-51","title":"Factors in the design of order picking systems that influence manual handling practices. Prepared by the Health and Safety Laboratory for the Health and Safety Executive 2014","type":"report"},"uris":["http://www.mendeley.com/documents/?uuid=639935bc-2b1e-4236-86f0-21afa570373b"]}],"mendeley":{"formattedCitation":"(Webster et al., 2014)","manualFormatting":" Webster et al., ( 2014)","plainTextFormattedCitation":"(Webster et al., 2014)","previouslyFormattedCitation":"(Webster et al., 2014)"},"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 Webster </w:t>
      </w:r>
      <w:r w:rsidRPr="004F49F5">
        <w:rPr>
          <w:rFonts w:ascii="Arial" w:hAnsi="Arial" w:cs="Arial"/>
          <w:i/>
          <w:noProof/>
          <w:sz w:val="24"/>
          <w:szCs w:val="24"/>
          <w:lang w:val="en-US"/>
        </w:rPr>
        <w:t>et al.</w:t>
      </w:r>
      <w:r w:rsidRPr="004F49F5">
        <w:rPr>
          <w:rFonts w:ascii="Arial" w:hAnsi="Arial" w:cs="Arial"/>
          <w:noProof/>
          <w:sz w:val="24"/>
          <w:szCs w:val="24"/>
          <w:lang w:val="en-US"/>
        </w:rPr>
        <w:t>, ( 2014)</w:t>
      </w:r>
      <w:r w:rsidRPr="004F49F5">
        <w:rPr>
          <w:rFonts w:ascii="Arial" w:hAnsi="Arial" w:cs="Arial"/>
          <w:sz w:val="24"/>
          <w:szCs w:val="24"/>
          <w:lang w:val="en-US"/>
        </w:rPr>
        <w:fldChar w:fldCharType="end"/>
      </w:r>
      <w:r w:rsidRPr="004F49F5">
        <w:rPr>
          <w:rFonts w:ascii="Arial" w:eastAsia="Calibri" w:hAnsi="Arial" w:cs="Arial"/>
          <w:sz w:val="24"/>
          <w:szCs w:val="24"/>
          <w:lang w:val="en-US"/>
        </w:rPr>
        <w:t xml:space="preserve"> that m</w:t>
      </w:r>
      <w:r w:rsidRPr="004F49F5">
        <w:rPr>
          <w:rFonts w:ascii="Arial" w:hAnsi="Arial" w:cs="Arial"/>
          <w:sz w:val="24"/>
          <w:szCs w:val="24"/>
          <w:lang w:val="en-US"/>
        </w:rPr>
        <w:t xml:space="preserve">anual order picking methods are slower as the picker must handle and read the paper. A reduction in paper work and  operation time  will lead to a reduction in human mistakes, and an increase in the efficiency of the logistics system through speed, accuracy and reliability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Kapoor, G., Zhou., W and Piramuthu","given":"S.","non-dropping-particle":"","parse-names":false,"suffix":""}],"container-title":"European Journal of Information Systems","id":"ITEM-1","issued":{"date-parts":[["2009"]]},"page":"526-533","title":"Challenges associated with RFID tag implementations in supply chains.","type":"article-journal","volume":"18"},"uris":["http://www.mendeley.com/documents/?uuid=4891ee75-d3af-4190-a103-f58e4fa180e9"]}],"mendeley":{"formattedCitation":"(Kapoor, G., Zhou., W and Piramuthu, 2009)","manualFormatting":"(","plainTextFormattedCitation":"(Kapoor, G., Zhou., W and Piramuthu, 2009)","previouslyFormattedCitation":"(Kapoor, G., Zhou., W and Piramuthu, 2009)"},"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w:t>
      </w:r>
      <w:r w:rsidRPr="004F49F5">
        <w:rPr>
          <w:rFonts w:ascii="Arial" w:hAnsi="Arial" w:cs="Arial"/>
          <w:sz w:val="24"/>
          <w:szCs w:val="24"/>
          <w:lang w:val="en-US"/>
        </w:rPr>
        <w:fldChar w:fldCharType="end"/>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10.1016/j.sbspro.2012.06.1039","ISBN":"3582072223","ISSN":"18770428","abstract":"This paper describes the role of logistics centres including intelligent solutions in a multimodal transport system. The background is related to the logistics infrastructure in global logistics focusing on various warehouses, distribution centres and logistics business parks. These logistics nodes form an essential part of the logistics network in order to gain cost-effective and sustainable global logistics system. This paper is based on a case study and presents potential business models and service entities for logistics area level automatic identification (AutoID) services, concentrating on RFID. As a result several potential AutoID services were identified and they can be classified into two clearly separate service entities: areal and company-specific services. The proposed services encourage using RFID by offering leased infrastructure and supporting services for example. According to the study the most suitable way to provide AutoID services in a logistics area is to establish an areal service company to be responsible for different services including AutoID services.","author":[{"dropping-particle":"","family":"Eckhardt","given":"Jenni. and","non-dropping-particle":"","parse-names":false,"suffix":""},{"dropping-particle":"","family":"Rantala","given":"Jarkko.","non-dropping-particle":"","parse-names":false,"suffix":""}],"container-title":"Procedia - Social and Behavioral Sciences","id":"ITEM-1","issued":{"date-parts":[["2012"]]},"page":"612-621","publisher":"Elsevier B.V.","title":"The Role of Intelligent Logistics Centres in a Multimodal and Cost-effective Transport System","type":"article-journal","volume":"48"},"uris":["http://www.mendeley.com/documents/?uuid=45223016-7a03-4927-9ecf-acaf817a35d2"]}],"mendeley":{"formattedCitation":"(Eckhardt &amp; Rantala, 2012)","manualFormatting":"Eckhardt &amp; Rantala, 2012","plainTextFormattedCitation":"(Eckhardt &amp; Rantala, 2012)","previouslyFormattedCitation":"(Eckhardt &amp; Rantala,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Eckhardt &amp; Rantala, 2012</w:t>
      </w:r>
      <w:r w:rsidRPr="004F49F5">
        <w:rPr>
          <w:rFonts w:ascii="Arial" w:hAnsi="Arial" w:cs="Arial"/>
          <w:sz w:val="24"/>
          <w:szCs w:val="24"/>
          <w:lang w:val="en-US"/>
        </w:rPr>
        <w:fldChar w:fldCharType="end"/>
      </w:r>
      <w:r w:rsidRPr="004F49F5">
        <w:rPr>
          <w:rFonts w:ascii="Arial" w:hAnsi="Arial" w:cs="Arial"/>
          <w:sz w:val="24"/>
          <w:szCs w:val="24"/>
          <w:lang w:val="en-US"/>
        </w:rPr>
        <w:t xml:space="preserve">). In addition; it produces difficulties in monitoring and locating of materials on construction site since materials continuously come in bulk without proper identification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Kasim","given":"Narimah","non-dropping-particle":"","parse-names":false,"suffix":""},{"dropping-particle":"","family":"Liwan","given":"Siti Radziah","non-dropping-particle":"","parse-names":false,"suffix":""},{"dropping-particle":"","family":"Shamsuddin","given":"Alina","non-dropping-particle":"","parse-names":false,"suffix":""},{"dropping-particle":"","family":"Zainal","given":"Rozlin and","non-dropping-particle":"","parse-names":false,"suffix":""},{"dropping-particle":"","family":"Kamaruddin","given":"Naadira Che","non-dropping-particle":"","parse-names":false,"suffix":""}],"container-title":"Proceedings International Conference of Technology Management , Business and Entreprenuership","id":"ITEM-1","issued":{"date-parts":[["2012"]]},"page":"447- 452","title":"Improving on-Site Materials Tracking for Inventory Management in Construction Projects","type":"paper-conference"},"uris":["http://www.mendeley.com/documents/?uuid=77494240-6f66-4be1-bdf5-52800da296e8"]}],"mendeley":{"formattedCitation":"(Kasim et al., 2012)","plainTextFormattedCitation":"(Kasim et al., 2012)","previouslyFormattedCitation":"(Kasim et al.,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Kasim </w:t>
      </w:r>
      <w:r w:rsidRPr="004F49F5">
        <w:rPr>
          <w:rFonts w:ascii="Arial" w:hAnsi="Arial" w:cs="Arial"/>
          <w:i/>
          <w:noProof/>
          <w:sz w:val="24"/>
          <w:szCs w:val="24"/>
          <w:lang w:val="en-US"/>
        </w:rPr>
        <w:t>et al.,</w:t>
      </w:r>
      <w:r w:rsidRPr="004F49F5">
        <w:rPr>
          <w:rFonts w:ascii="Arial" w:hAnsi="Arial" w:cs="Arial"/>
          <w:noProof/>
          <w:sz w:val="24"/>
          <w:szCs w:val="24"/>
          <w:lang w:val="en-US"/>
        </w:rPr>
        <w:t xml:space="preserve"> 2012)</w:t>
      </w:r>
      <w:r w:rsidRPr="004F49F5">
        <w:rPr>
          <w:rFonts w:ascii="Arial" w:hAnsi="Arial" w:cs="Arial"/>
          <w:sz w:val="24"/>
          <w:szCs w:val="24"/>
          <w:lang w:val="en-US"/>
        </w:rPr>
        <w:fldChar w:fldCharType="end"/>
      </w:r>
      <w:r w:rsidRPr="004F49F5">
        <w:rPr>
          <w:rFonts w:ascii="Arial" w:hAnsi="Arial" w:cs="Arial"/>
          <w:sz w:val="24"/>
          <w:szCs w:val="24"/>
          <w:lang w:val="en-US"/>
        </w:rPr>
        <w:t>.</w:t>
      </w:r>
      <w:r w:rsidRPr="004F49F5">
        <w:rPr>
          <w:rFonts w:ascii="Arial" w:eastAsia="Calibri" w:hAnsi="Arial" w:cs="Arial"/>
          <w:sz w:val="24"/>
          <w:szCs w:val="24"/>
          <w:lang w:val="en-US"/>
        </w:rPr>
        <w:t xml:space="preserve"> </w:t>
      </w:r>
      <w:r w:rsidRPr="004F49F5">
        <w:rPr>
          <w:rFonts w:ascii="Arial" w:hAnsi="Arial" w:cs="Arial"/>
          <w:sz w:val="24"/>
          <w:szCs w:val="24"/>
          <w:lang w:val="en-US"/>
        </w:rPr>
        <w:t>In the light of this knowledge, it can be deduced that there was low level of AutoID technology utilisation of logistics process. Hence the logistics process of identification and recording of data and order picking were sub-optimal and inefficient.</w:t>
      </w:r>
    </w:p>
    <w:p w14:paraId="3D0893B8" w14:textId="77777777" w:rsidR="004F49F5" w:rsidRPr="004F49F5" w:rsidRDefault="004F49F5" w:rsidP="004F49F5">
      <w:pPr>
        <w:spacing w:after="0" w:line="240" w:lineRule="auto"/>
        <w:jc w:val="both"/>
        <w:rPr>
          <w:rFonts w:ascii="Arial" w:eastAsia="Calibri" w:hAnsi="Arial" w:cs="Arial"/>
          <w:sz w:val="24"/>
          <w:szCs w:val="24"/>
          <w:lang w:val="en-US"/>
        </w:rPr>
      </w:pPr>
    </w:p>
    <w:p w14:paraId="0D17CDEB" w14:textId="77777777" w:rsidR="004F49F5" w:rsidRPr="004F49F5" w:rsidRDefault="004F49F5" w:rsidP="004F49F5">
      <w:pPr>
        <w:spacing w:after="0" w:line="240" w:lineRule="auto"/>
        <w:jc w:val="both"/>
        <w:rPr>
          <w:rFonts w:ascii="Arial" w:eastAsia="Calibri" w:hAnsi="Arial" w:cs="Arial"/>
          <w:noProof/>
          <w:sz w:val="24"/>
          <w:szCs w:val="24"/>
        </w:rPr>
      </w:pPr>
      <w:r w:rsidRPr="004F49F5">
        <w:rPr>
          <w:rFonts w:ascii="Arial" w:hAnsi="Arial" w:cs="Arial"/>
          <w:sz w:val="24"/>
          <w:szCs w:val="24"/>
          <w:lang w:val="en-US"/>
        </w:rPr>
        <w:t xml:space="preserve">The study also found that most of the construction material manufacturers did not utilise many of the communication technology software’s in their logistics operations. A few companies used GPS, GIS and Web-based tools for tracking and monitoring their vehicles. The findings contradict the call for  utlilisation of communication technology </w:t>
      </w:r>
      <w:r w:rsidRPr="004F49F5">
        <w:rPr>
          <w:rFonts w:ascii="Arial" w:hAnsi="Arial" w:cs="Arial"/>
          <w:sz w:val="24"/>
          <w:szCs w:val="24"/>
          <w:lang w:val="en-US"/>
        </w:rPr>
        <w:lastRenderedPageBreak/>
        <w:t xml:space="preserve">software as a tactical  plan to improves a firm’s effectiveness and improving efficiency of logistics operations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ISBN":"978-953-51-0367-7","author":[{"dropping-particle":"","family":"Quesada","given":"Henry","non-dropping-particle":"","parse-names":false,"suffix":""},{"dropping-particle":"","family":"Gazo","given":"Rado","non-dropping-particle":"","parse-names":false,"suffix":""},{"dropping-particle":"","family":"Sanchez","given":"Scarlett","non-dropping-particle":"","parse-names":false,"suffix":""}],"container-title":"Pathway to Supply Chain Excellence, InTech, Available from: http: www.intechopen.com/books/pathways-to- supply-chain-excellence/critical-success-factors-for-supply-chain-management-in-wood-industry","id":"ITEM-1","issued":{"date-parts":[["2012"]]},"page":"33-56","title":"Critical Factors Affecting Supply Chain Management: A Case Study in the US Pallet Industry","type":"paper-conference"},"uris":["http://www.mendeley.com/documents/?uuid=903d6c0b-1f9b-4b1a-8b50-2e639d048712"]}],"mendeley":{"formattedCitation":"(Quesada et al., 2012)","manualFormatting":"(","plainTextFormattedCitation":"(Quesada et al., 2012)","previouslyFormattedCitation":"(Quesada et al.,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10.5120/8530-2062","ISSN":"09758887","abstract":"In a supply chain, warehousing function is very critical as it acts as a node in linking the material flows between the supplier and customer. In today’s competitive market environment companies are continuously forced to improve their warehousing operations. Many companies have also customized their value proposition to increase their customer service levels, which has led to changes in the role of warehouses. This paper highlights the findings of the study carried out to evaluate performance levels and enhance productivity of the manual warehouses by developing a WMS framework and cost benefit analysis.","author":[{"dropping-particle":"","family":"Ramaa","given":"A.","non-dropping-particle":"","parse-names":false,"suffix":""},{"dropping-particle":"","family":"Subramanya","given":"K N and","non-dropping-particle":"","parse-names":false,"suffix":""},{"dropping-particle":"","family":"RangaswamyR","given":"T M","non-dropping-particle":"","parse-names":false,"suffix":""}],"container-title":"International Journal of Computer Applications","id":"ITEM-1","issue":"1","issued":{"date-parts":[["2012"]]},"page":"14-20","title":"Impact of Warehouse Management System in a Supply Chain","type":"article-journal","volume":"54"},"uris":["http://www.mendeley.com/documents/?uuid=60162070-5957-479c-8be2-ba571de568d8"]}],"mendeley":{"formattedCitation":"(Ramaa et al., 2012)","manualFormatting":"Ramaa et al., 2012)","plainTextFormattedCitation":"(Ramaa et al., 2012)","previouslyFormattedCitation":"(Ramaa et al.,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Ramaa </w:t>
      </w:r>
      <w:r w:rsidRPr="004F49F5">
        <w:rPr>
          <w:rFonts w:ascii="Arial" w:hAnsi="Arial" w:cs="Arial"/>
          <w:i/>
          <w:noProof/>
          <w:sz w:val="24"/>
          <w:szCs w:val="24"/>
          <w:lang w:val="en-US"/>
        </w:rPr>
        <w:t>et al.,</w:t>
      </w:r>
      <w:r w:rsidRPr="004F49F5">
        <w:rPr>
          <w:rFonts w:ascii="Arial" w:hAnsi="Arial" w:cs="Arial"/>
          <w:noProof/>
          <w:sz w:val="24"/>
          <w:szCs w:val="24"/>
          <w:lang w:val="en-US"/>
        </w:rPr>
        <w:t xml:space="preserve"> 2012)</w:t>
      </w:r>
      <w:r w:rsidRPr="004F49F5">
        <w:rPr>
          <w:rFonts w:ascii="Arial" w:hAnsi="Arial" w:cs="Arial"/>
          <w:sz w:val="24"/>
          <w:szCs w:val="24"/>
          <w:lang w:val="en-US"/>
        </w:rPr>
        <w:fldChar w:fldCharType="end"/>
      </w:r>
      <w:r w:rsidRPr="004F49F5">
        <w:rPr>
          <w:rFonts w:ascii="Arial" w:hAnsi="Arial" w:cs="Arial"/>
          <w:sz w:val="24"/>
          <w:szCs w:val="24"/>
          <w:lang w:val="en-US"/>
        </w:rPr>
        <w:t>. The finding also negate the need to form a web based main platform real-time systems for  the tracking and monitoring  of material from any location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bstract":"An essential factor adversely affecting the performance of construction projects is the improper handling of materials during site activities. In addition, paper-based reports are mostly used to record and exchange information related to the material components within the supply chain, which is problematic and inefficient. Generally, technologies (such as wireless systems and RFID) are not being adequately used to overcome human errors and are not well integrated with project management systems to make tracking and management of materials easier and faster. Findings from a literature review and surveys showed that there is a lack of positive examples of such tools having been used effectively. Therefore, this research focused on the development of a materials tracking system that integrates RFID-based materials management with resources modelling to improve on-site materials tracking. Rapid prototyping was used to develop the system and testing of the system was carried out to examine)","author":[{"dropping-particle":"","family":"Kasim","given":"Narimah","non-dropping-particle":"","parse-names":false,"suffix":""}],"container-title":"Journal of Engineering and Technological Sciences","id":"ITEM-1","issue":"2","issued":{"date-parts":[["2015"]]},"page":"218-230","title":"Intelligent Materials Tracking System for Construction Projects Management","type":"article-journal","volume":"47"},"uris":["http://www.mendeley.com/documents/?uuid=610415df-8688-4c07-a428-d08e815dfc76"]}],"mendeley":{"formattedCitation":"(Kasim, 2015)","manualFormatting":"Kasim, 2015)","plainTextFormattedCitation":"(Kasim, 2015)","previouslyFormattedCitation":"(Kasim, 2015)"},"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Kasim, 2015)</w:t>
      </w:r>
      <w:r w:rsidRPr="004F49F5">
        <w:rPr>
          <w:rFonts w:ascii="Arial" w:hAnsi="Arial" w:cs="Arial"/>
          <w:sz w:val="24"/>
          <w:szCs w:val="24"/>
          <w:lang w:val="en-US"/>
        </w:rPr>
        <w:fldChar w:fldCharType="end"/>
      </w:r>
      <w:r w:rsidRPr="004F49F5">
        <w:rPr>
          <w:rFonts w:ascii="Arial" w:hAnsi="Arial" w:cs="Arial"/>
          <w:sz w:val="24"/>
          <w:szCs w:val="24"/>
          <w:lang w:val="en-US"/>
        </w:rPr>
        <w:t xml:space="preserve">. Furthermore, it is contrary to </w:t>
      </w:r>
      <w:r w:rsidRPr="004F49F5">
        <w:rPr>
          <w:rFonts w:ascii="Arial" w:hAnsi="Arial" w:cs="Arial"/>
          <w:noProof/>
          <w:sz w:val="24"/>
          <w:szCs w:val="24"/>
          <w:lang w:val="en-US"/>
        </w:rPr>
        <w:t xml:space="preserve">Ndonye (2014) claim that </w:t>
      </w:r>
      <w:r w:rsidRPr="004F49F5">
        <w:rPr>
          <w:rFonts w:ascii="Arial" w:hAnsi="Arial" w:cs="Arial"/>
          <w:sz w:val="24"/>
          <w:szCs w:val="24"/>
          <w:lang w:val="en-US"/>
        </w:rPr>
        <w:t>inventory activities are required to be computerised to make it easy to locate stock in a warehouse and update record in real time.</w:t>
      </w:r>
      <w:r w:rsidRPr="004F49F5">
        <w:rPr>
          <w:rFonts w:ascii="Arial" w:eastAsia="Calibri" w:hAnsi="Arial" w:cs="Arial"/>
          <w:noProof/>
          <w:sz w:val="24"/>
          <w:szCs w:val="24"/>
          <w:lang w:val="en-US"/>
        </w:rPr>
        <w:t xml:space="preserve"> </w:t>
      </w:r>
      <w:r w:rsidRPr="004F49F5">
        <w:rPr>
          <w:rFonts w:ascii="Arial" w:hAnsi="Arial" w:cs="Arial"/>
          <w:sz w:val="24"/>
          <w:szCs w:val="24"/>
          <w:lang w:val="en-US"/>
        </w:rPr>
        <w:t xml:space="preserve">For instance, the efficiency of a Warehouse Management System (WMS)  technique  is higher than when the operations are done by hand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ISBN":"978-953-51-0367-7","author":[{"dropping-particle":"","family":"Quesada","given":"Henry","non-dropping-particle":"","parse-names":false,"suffix":""},{"dropping-particle":"","family":"Gazo","given":"Rado","non-dropping-particle":"","parse-names":false,"suffix":""},{"dropping-particle":"","family":"Sanchez","given":"Scarlett","non-dropping-particle":"","parse-names":false,"suffix":""}],"container-title":"Pathway to Supply Chain Excellence, InTech, Available from: http: www.intechopen.com/books/pathways-to- supply-chain-excellence/critical-success-factors-for-supply-chain-management-in-wood-industry","id":"ITEM-1","issued":{"date-parts":[["2012"]]},"page":"33-56","title":"Critical Factors Affecting Supply Chain Management: A Case Study in the US Pallet Industry","type":"paper-conference"},"uris":["http://www.mendeley.com/documents/?uuid=903d6c0b-1f9b-4b1a-8b50-2e639d048712"]}],"mendeley":{"formattedCitation":"(Quesada et al., 2012)","manualFormatting":"(","plainTextFormattedCitation":"(Quesada et al., 2012)","previouslyFormattedCitation":"(Quesada et al.,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w:t>
      </w:r>
      <w:r w:rsidRPr="004F49F5">
        <w:rPr>
          <w:rFonts w:ascii="Arial" w:hAnsi="Arial" w:cs="Arial"/>
          <w:sz w:val="24"/>
          <w:szCs w:val="24"/>
          <w:lang w:val="en-US"/>
        </w:rPr>
        <w:fldChar w:fldCharType="end"/>
      </w:r>
      <w:r w:rsidRPr="004F49F5">
        <w:rPr>
          <w:rFonts w:ascii="Arial" w:hAnsi="Arial" w:cs="Arial"/>
          <w:sz w:val="24"/>
          <w:szCs w:val="24"/>
          <w:lang w:val="en-US"/>
        </w:rPr>
        <w:t xml:space="preserve">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DOI":"10.5120/8530-2062","ISSN":"09758887","abstract":"In a supply chain, warehousing function is very critical as it acts as a node in linking the material flows between the supplier and customer. In today’s competitive market environment companies are continuously forced to improve their warehousing operations. Many companies have also customized their value proposition to increase their customer service levels, which has led to changes in the role of warehouses. This paper highlights the findings of the study carried out to evaluate performance levels and enhance productivity of the manual warehouses by developing a WMS framework and cost benefit analysis.","author":[{"dropping-particle":"","family":"Ramaa","given":"A.","non-dropping-particle":"","parse-names":false,"suffix":""},{"dropping-particle":"","family":"Subramanya","given":"K N and","non-dropping-particle":"","parse-names":false,"suffix":""},{"dropping-particle":"","family":"RangaswamyR","given":"T M","non-dropping-particle":"","parse-names":false,"suffix":""}],"container-title":"International Journal of Computer Applications","id":"ITEM-1","issue":"1","issued":{"date-parts":[["2012"]]},"page":"14-20","title":"Impact of Warehouse Management System in a Supply Chain","type":"article-journal","volume":"54"},"uris":["http://www.mendeley.com/documents/?uuid=60162070-5957-479c-8be2-ba571de568d8"]}],"mendeley":{"formattedCitation":"(Ramaa et al., 2012)","manualFormatting":"Ramaa et al., 2012)","plainTextFormattedCitation":"(Ramaa et al., 2012)","previouslyFormattedCitation":"(Ramaa et al., 2012)"},"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 xml:space="preserve">Ramaa </w:t>
      </w:r>
      <w:r w:rsidRPr="004F49F5">
        <w:rPr>
          <w:rFonts w:ascii="Arial" w:hAnsi="Arial" w:cs="Arial"/>
          <w:i/>
          <w:noProof/>
          <w:sz w:val="24"/>
          <w:szCs w:val="24"/>
          <w:lang w:val="en-US"/>
        </w:rPr>
        <w:t>et al.,</w:t>
      </w:r>
      <w:r w:rsidRPr="004F49F5">
        <w:rPr>
          <w:rFonts w:ascii="Arial" w:hAnsi="Arial" w:cs="Arial"/>
          <w:noProof/>
          <w:sz w:val="24"/>
          <w:szCs w:val="24"/>
          <w:lang w:val="en-US"/>
        </w:rPr>
        <w:t xml:space="preserve"> 2012)</w:t>
      </w:r>
      <w:r w:rsidRPr="004F49F5">
        <w:rPr>
          <w:rFonts w:ascii="Arial" w:hAnsi="Arial" w:cs="Arial"/>
          <w:sz w:val="24"/>
          <w:szCs w:val="24"/>
          <w:lang w:val="en-US"/>
        </w:rPr>
        <w:fldChar w:fldCharType="end"/>
      </w:r>
      <w:r w:rsidRPr="004F49F5">
        <w:rPr>
          <w:rFonts w:ascii="Arial" w:hAnsi="Arial" w:cs="Arial"/>
          <w:sz w:val="24"/>
          <w:szCs w:val="24"/>
          <w:lang w:val="en-US"/>
        </w:rPr>
        <w:t xml:space="preserve">. It can be inferred that the current method of communication utilised in the logistics processes by the construction material manufacturer was sub-optimal, thus ineffective and inefficient. </w:t>
      </w:r>
    </w:p>
    <w:p w14:paraId="65435C34" w14:textId="77777777" w:rsidR="004F49F5" w:rsidRPr="004F49F5" w:rsidRDefault="004F49F5" w:rsidP="004F49F5">
      <w:pPr>
        <w:spacing w:after="0" w:line="240" w:lineRule="auto"/>
        <w:jc w:val="both"/>
        <w:rPr>
          <w:rFonts w:ascii="Arial" w:eastAsia="Times New Roman" w:hAnsi="Arial" w:cs="Arial"/>
          <w:sz w:val="24"/>
          <w:szCs w:val="24"/>
          <w:lang w:val="en-US"/>
        </w:rPr>
      </w:pPr>
    </w:p>
    <w:p w14:paraId="64351AB1" w14:textId="77777777" w:rsidR="004F49F5" w:rsidRPr="004F49F5" w:rsidRDefault="004F49F5" w:rsidP="004F49F5">
      <w:pPr>
        <w:spacing w:after="0" w:line="240" w:lineRule="auto"/>
        <w:jc w:val="both"/>
        <w:rPr>
          <w:rFonts w:ascii="Arial" w:eastAsia="Times New Roman" w:hAnsi="Arial" w:cs="Arial"/>
          <w:sz w:val="24"/>
          <w:szCs w:val="24"/>
          <w:lang w:val="en-US"/>
        </w:rPr>
      </w:pPr>
      <w:r w:rsidRPr="004F49F5">
        <w:rPr>
          <w:rFonts w:ascii="Arial" w:eastAsia="Times New Roman" w:hAnsi="Arial" w:cs="Arial"/>
          <w:sz w:val="24"/>
          <w:szCs w:val="24"/>
          <w:lang w:val="en-US"/>
        </w:rPr>
        <w:t xml:space="preserve">The study further sought to find out which information technology software’s used in the logistics operations. The finding established that most of the companies did not use any information technology software’s, except for the cement companies that utilised ERP in their logistics operations.  This finding was supported by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bstract":"-Irrespective of the fact that Logistic firms are making much profit, they still suffer from inefficiency and insecurity. Critically evaluating the introduction of information technology owing to its objectives, it is not concern with how much technology is provided but how well it serves potential users. This cloudy atmosphere therefore provides a fertile ground for the researchers to examine the effects of information technology on Logistic firm's performance in Nairobi Kenya to realize its significant impact on their operations in order to guarantee their profitability and growth. The target population was logistic firms within Nairobi County. Data was collected from 10 firms in the logistic industry suppliers in Nairobi. A set of items, based on the research model, was developed, and aggregated into four scales for measuring the use of IT in company, and three scales for measuring the company performance. The data was analyzed using SPSS and result presented in form of tables and charts. The respondent rate was 93%. On the demographic data, the researcher sought to investigate the age of respondent, 10% of the respondents were aged between 18 to 26 years and 27 to 35 years of age respectively, 20% of respondent were aged between the ages of 36 to 45. On the ownership of the firms, majority 70% followed by other firms 20%, foreign firms was 10% while government does not own any logistic firms. On the extent to which the Information and Technology, the findings reveals over (50%) of the firms are not using IT in their departments and service delivering indicating low level of IT usage among logistic firms in Nairobi County. This shows that the factors that are not covered amount only to 20.9%. It is therefore, means the four factors have a big role to play on the performance of logistic firms in Nairobi County. The ANOVA result for all variables indicates that there was a highly significant relationship between the variables at F = 2.729 and P = 0.000. This implies that there is a strong relationship between the four variables and the performance of logistic firms in Nairobi County","author":[{"dropping-particle":"","family":"Wilson","given":"Macharia Ngombo","non-dropping-particle":"","parse-names":false,"suffix":""},{"dropping-particle":"","family":"Iravo","given":"Mike A","non-dropping-particle":"","parse-names":false,"suffix":""},{"dropping-particle":"","family":"Tirimba","given":"Ondabu Ibrahim and","non-dropping-particle":"","parse-names":false,"suffix":""},{"dropping-particle":"","family":"Ombui","given":"Kepha","non-dropping-particle":"","parse-names":false,"suffix":""}],"container-title":"International Journal of Scientific and Research Publications","id":"ITEM-1","issue":"1","issued":{"date-parts":[["2015"]]},"page":"1-26","title":"Effects of Information Technology on Performance of Logistics Firms in Nairobi County","type":"article-journal","volume":"5"},"uris":["http://www.mendeley.com/documents/?uuid=85a92117-43c7-4b8e-a50b-a87cf5ff9b8d"]}],"mendeley":{"formattedCitation":"(Wilson et al., 2015)","manualFormatting":"Wilson et al. (2015)","plainTextFormattedCitation":"(Wilson et al., 2015)","previouslyFormattedCitation":"(Wilson et al., 2015)"},"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 xml:space="preserve">Wilson </w:t>
      </w:r>
      <w:r w:rsidRPr="004F49F5">
        <w:rPr>
          <w:rFonts w:ascii="Arial" w:eastAsia="Times New Roman" w:hAnsi="Arial" w:cs="Arial"/>
          <w:i/>
          <w:noProof/>
          <w:sz w:val="24"/>
          <w:szCs w:val="24"/>
          <w:lang w:val="en-US"/>
        </w:rPr>
        <w:t>et al.</w:t>
      </w:r>
      <w:r w:rsidRPr="004F49F5">
        <w:rPr>
          <w:rFonts w:ascii="Arial" w:eastAsia="Times New Roman" w:hAnsi="Arial" w:cs="Arial"/>
          <w:iCs/>
          <w:noProof/>
          <w:sz w:val="24"/>
          <w:szCs w:val="24"/>
          <w:lang w:val="en-US"/>
        </w:rPr>
        <w:t xml:space="preserve"> </w:t>
      </w:r>
      <w:r w:rsidRPr="004F49F5">
        <w:rPr>
          <w:rFonts w:ascii="Arial" w:eastAsia="Times New Roman" w:hAnsi="Arial" w:cs="Arial"/>
          <w:i/>
          <w:noProof/>
          <w:sz w:val="24"/>
          <w:szCs w:val="24"/>
          <w:lang w:val="en-US"/>
        </w:rPr>
        <w:t>(</w:t>
      </w:r>
      <w:r w:rsidRPr="004F49F5">
        <w:rPr>
          <w:rFonts w:ascii="Arial" w:eastAsia="Times New Roman" w:hAnsi="Arial" w:cs="Arial"/>
          <w:noProof/>
          <w:sz w:val="24"/>
          <w:szCs w:val="24"/>
          <w:lang w:val="en-US"/>
        </w:rPr>
        <w:t>2015)</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that the  level of application of ERP, JIT, RFID and  VMI are very low among suppliers.  However, this  contradicts the assertion that the higher the level of information technology used in a firm, the more effective and efficient  that firm is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uthor":[{"dropping-particle":"","family":"Biju, M. K. and Faisalu","given":"U.","non-dropping-particle":"","parse-names":false,"suffix":""}],"container-title":"International Journal of Advanced Research in Management and Social Sciences","id":"ITEM-1","issue":"3","issued":{"date-parts":[["2013"]]},"page":"138-149","title":"A Study on the Application of new Tools of Supply Chain Management among Suppliers and Transporters of Corporate Retailers in Kerala.","type":"article-journal","volume":"2"},"uris":["http://www.mendeley.com/documents/?uuid=0cea7baf-a5fd-4721-89e0-5112e3e2ffa4"]}],"mendeley":{"formattedCitation":"(Biju, M. K. and Faisalu, 2013)","manualFormatting":"(Biju &amp; Faisalu, 2013)","plainTextFormattedCitation":"(Biju, M. K. and Faisalu, 2013)","previouslyFormattedCitation":"(Biju, M. K. and Faisalu, 2013)"},"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Biju &amp; Faisalu, 2013)</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In addition, information technology supposed to acts as the glue in logistics roles, holding the network together and managing all components of logistics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uthor":[{"dropping-particle":"","family":"Asadi","given":"Shokoofeh.","non-dropping-particle":"","parse-names":false,"suffix":""}],"container-title":"Logistics Operations and Management, Concepts and Models.","edition":"1st","id":"ITEM-1","issued":{"date-parts":[["2011"]]},"page":"221-244","publisher":"Elsevier,","publisher-place":"32 James Town Road London .NW","title":"Logistics System: Information and Communication Technology :","type":"chapter"},"uris":["http://www.mendeley.com/documents/?uuid=9b9efb0d-6c1d-4e9c-a927-b93b48fe08fd"]}],"mendeley":{"formattedCitation":"(Asadi, 2011)","manualFormatting":"(Asadi, 2011)","plainTextFormattedCitation":"(Asadi, 2011)","previouslyFormattedCitation":"(Asadi, 2011)"},"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Asadi, 2011)</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It can be deduced that the level of information technology utilised for logistics operations was sub-optimal and inefficient. </w:t>
      </w:r>
    </w:p>
    <w:p w14:paraId="644DF667" w14:textId="77777777" w:rsidR="004F49F5" w:rsidRPr="004F49F5" w:rsidRDefault="004F49F5" w:rsidP="004F49F5">
      <w:pPr>
        <w:spacing w:after="0" w:line="240" w:lineRule="auto"/>
        <w:jc w:val="both"/>
        <w:rPr>
          <w:rFonts w:ascii="Arial" w:eastAsia="Times New Roman" w:hAnsi="Arial" w:cs="Arial"/>
          <w:sz w:val="24"/>
          <w:szCs w:val="24"/>
          <w:lang w:val="en-US"/>
        </w:rPr>
      </w:pPr>
    </w:p>
    <w:p w14:paraId="1DF2C229"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color w:val="000000" w:themeColor="text1"/>
          <w:kern w:val="24"/>
          <w:sz w:val="24"/>
          <w:szCs w:val="24"/>
          <w:lang w:val="en-US"/>
        </w:rPr>
        <w:t>In terms of e</w:t>
      </w:r>
      <w:r w:rsidRPr="004F49F5">
        <w:rPr>
          <w:rFonts w:ascii="Cambria Math" w:hAnsi="Cambria Math" w:cs="Cambria Math"/>
          <w:color w:val="000000" w:themeColor="text1"/>
          <w:kern w:val="24"/>
          <w:sz w:val="24"/>
          <w:szCs w:val="24"/>
          <w:lang w:val="en-US"/>
        </w:rPr>
        <w:t>‐</w:t>
      </w:r>
      <w:r w:rsidRPr="004F49F5">
        <w:rPr>
          <w:rFonts w:ascii="Arial" w:hAnsi="Arial" w:cs="Arial"/>
          <w:color w:val="000000" w:themeColor="text1"/>
          <w:kern w:val="24"/>
          <w:sz w:val="24"/>
          <w:szCs w:val="24"/>
          <w:lang w:val="en-US"/>
        </w:rPr>
        <w:t>business utilisation, this study established that most of the manufacturers had not used e-business</w:t>
      </w:r>
      <w:r w:rsidRPr="004F49F5">
        <w:rPr>
          <w:rFonts w:ascii="Arial" w:hAnsi="Arial" w:cs="Arial"/>
          <w:sz w:val="24"/>
          <w:szCs w:val="24"/>
          <w:lang w:val="en-US"/>
        </w:rPr>
        <w:t xml:space="preserve"> software’s</w:t>
      </w:r>
      <w:r w:rsidRPr="004F49F5">
        <w:rPr>
          <w:rFonts w:ascii="Arial" w:hAnsi="Arial" w:cs="Arial"/>
          <w:color w:val="000000" w:themeColor="text1"/>
          <w:kern w:val="24"/>
          <w:sz w:val="24"/>
          <w:szCs w:val="24"/>
          <w:lang w:val="en-US"/>
        </w:rPr>
        <w:t xml:space="preserve"> in their logistics operations. In a</w:t>
      </w:r>
      <w:r w:rsidRPr="004F49F5">
        <w:rPr>
          <w:rFonts w:ascii="Arial" w:hAnsi="Arial" w:cs="Arial"/>
          <w:sz w:val="24"/>
          <w:szCs w:val="24"/>
          <w:lang w:val="en-US"/>
        </w:rPr>
        <w:t xml:space="preserve">ddition, the study revealed that only a few of the manufacturers use the internet, web-based tools and e-banking in logistics operations. However, this does not provide for information sharing or collaboration and integration with the other stakeholders in the logistics system. The finding is contrary to  claim  by </w:t>
      </w:r>
      <w:r w:rsidRPr="004F49F5">
        <w:rPr>
          <w:rFonts w:ascii="Arial" w:eastAsia="Times New Roman" w:hAnsi="Arial" w:cs="Arial"/>
          <w:sz w:val="24"/>
          <w:szCs w:val="24"/>
          <w:lang w:val="en-US"/>
        </w:rPr>
        <w:fldChar w:fldCharType="begin" w:fldLock="1"/>
      </w:r>
      <w:r w:rsidRPr="004F49F5">
        <w:rPr>
          <w:rFonts w:ascii="Arial" w:eastAsia="Times New Roman" w:hAnsi="Arial" w:cs="Arial"/>
          <w:sz w:val="24"/>
          <w:szCs w:val="24"/>
          <w:lang w:val="en-US"/>
        </w:rPr>
        <w:instrText>ADDIN CSL_CITATION {"citationItems":[{"id":"ITEM-1","itemData":{"author":[{"dropping-particle":"","family":"Sharma, G .K. and Sahu","given":"D. G.","non-dropping-particle":"","parse-names":false,"suffix":""}],"container-title":"International Proceeding of Economics Development and Reserch","id":"ITEM-1","issued":{"date-parts":[["2014"]]},"title":"“Quality in Supply Chain: Case Study of Indian Cement Industry”","type":"paper-conference"},"uris":["http://www.mendeley.com/documents/?uuid=5ee3b83f-ac3f-4221-9a68-fdde44ea5d58"]}],"mendeley":{"formattedCitation":"(Sharma, G .K. and Sahu, 2014)","manualFormatting":"Sharma &amp; Sahu, (2014)","plainTextFormattedCitation":"(Sharma, G .K. and Sahu, 2014)","previouslyFormattedCitation":"(Sharma, G .K. and Sahu, 2014)"},"properties":{"noteIndex":0},"schema":"https://github.com/citation-style-language/schema/raw/master/csl-citation.json"}</w:instrText>
      </w:r>
      <w:r w:rsidRPr="004F49F5">
        <w:rPr>
          <w:rFonts w:ascii="Arial" w:eastAsia="Times New Roman" w:hAnsi="Arial" w:cs="Arial"/>
          <w:sz w:val="24"/>
          <w:szCs w:val="24"/>
          <w:lang w:val="en-US"/>
        </w:rPr>
        <w:fldChar w:fldCharType="separate"/>
      </w:r>
      <w:r w:rsidRPr="004F49F5">
        <w:rPr>
          <w:rFonts w:ascii="Arial" w:eastAsia="Times New Roman" w:hAnsi="Arial" w:cs="Arial"/>
          <w:noProof/>
          <w:sz w:val="24"/>
          <w:szCs w:val="24"/>
          <w:lang w:val="en-US"/>
        </w:rPr>
        <w:t>Sharma &amp; Sahu, (2014)</w:t>
      </w:r>
      <w:r w:rsidRPr="004F49F5">
        <w:rPr>
          <w:rFonts w:ascii="Arial" w:eastAsia="Times New Roman" w:hAnsi="Arial" w:cs="Arial"/>
          <w:sz w:val="24"/>
          <w:szCs w:val="24"/>
          <w:lang w:val="en-US"/>
        </w:rPr>
        <w:fldChar w:fldCharType="end"/>
      </w:r>
      <w:r w:rsidRPr="004F49F5">
        <w:rPr>
          <w:rFonts w:ascii="Arial" w:eastAsia="Times New Roman" w:hAnsi="Arial" w:cs="Arial"/>
          <w:sz w:val="24"/>
          <w:szCs w:val="24"/>
          <w:lang w:val="en-US"/>
        </w:rPr>
        <w:t xml:space="preserve"> that e-business utilisation has become the most  commonly used technology because of real time exchange  of information and funding at the same time.</w:t>
      </w:r>
      <w:r w:rsidRPr="004F49F5">
        <w:rPr>
          <w:rFonts w:ascii="Arial" w:hAnsi="Arial" w:cs="Arial"/>
          <w:sz w:val="24"/>
          <w:szCs w:val="24"/>
          <w:lang w:val="en-US"/>
        </w:rPr>
        <w:t xml:space="preserve"> In addition, it requires  a business practice that combines intelligence of multiple trading partners in the planning of how to fulfil customer demand </w:t>
      </w:r>
      <w:r w:rsidRPr="004F49F5">
        <w:rPr>
          <w:rFonts w:ascii="Arial" w:hAnsi="Arial" w:cs="Arial"/>
          <w:sz w:val="24"/>
          <w:szCs w:val="24"/>
          <w:lang w:val="en-US"/>
        </w:rPr>
        <w:fldChar w:fldCharType="begin" w:fldLock="1"/>
      </w:r>
      <w:r w:rsidRPr="004F49F5">
        <w:rPr>
          <w:rFonts w:ascii="Arial" w:hAnsi="Arial" w:cs="Arial"/>
          <w:sz w:val="24"/>
          <w:szCs w:val="24"/>
          <w:lang w:val="en-US"/>
        </w:rPr>
        <w:instrText>ADDIN CSL_CITATION {"citationItems":[{"id":"ITEM-1","itemData":{"author":[{"dropping-particle":"","family":"Sari","given":"K.","non-dropping-particle":"","parse-names":false,"suffix":""}],"container-title":"Industrial Management and Data Systems","id":"ITEM-1","issue":"4","issued":{"date-parts":[["2008"]]},"page":"495-509","title":"Inventory inaccuracy and performance of collaborative supply chain practices.","type":"article-journal","volume":"108."},"uris":["http://www.mendeley.com/documents/?uuid=c2f5ec04-8d04-417f-b9bd-fee45498a390"]}],"mendeley":{"formattedCitation":"(Sari, 2008)","manualFormatting":"(Sari, 2008)","plainTextFormattedCitation":"(Sari, 2008)","previouslyFormattedCitation":"(Sari, 2008)"},"properties":{"noteIndex":0},"schema":"https://github.com/citation-style-language/schema/raw/master/csl-citation.json"}</w:instrText>
      </w:r>
      <w:r w:rsidRPr="004F49F5">
        <w:rPr>
          <w:rFonts w:ascii="Arial" w:hAnsi="Arial" w:cs="Arial"/>
          <w:sz w:val="24"/>
          <w:szCs w:val="24"/>
          <w:lang w:val="en-US"/>
        </w:rPr>
        <w:fldChar w:fldCharType="separate"/>
      </w:r>
      <w:r w:rsidRPr="004F49F5">
        <w:rPr>
          <w:rFonts w:ascii="Arial" w:hAnsi="Arial" w:cs="Arial"/>
          <w:noProof/>
          <w:sz w:val="24"/>
          <w:szCs w:val="24"/>
          <w:lang w:val="en-US"/>
        </w:rPr>
        <w:t>(Sari, 2008)</w:t>
      </w:r>
      <w:r w:rsidRPr="004F49F5">
        <w:rPr>
          <w:rFonts w:ascii="Arial" w:hAnsi="Arial" w:cs="Arial"/>
          <w:sz w:val="24"/>
          <w:szCs w:val="24"/>
          <w:lang w:val="en-US"/>
        </w:rPr>
        <w:fldChar w:fldCharType="end"/>
      </w:r>
      <w:r w:rsidRPr="004F49F5">
        <w:rPr>
          <w:rFonts w:ascii="Arial" w:hAnsi="Arial" w:cs="Arial"/>
          <w:sz w:val="24"/>
          <w:szCs w:val="24"/>
          <w:lang w:val="en-US"/>
        </w:rPr>
        <w:t xml:space="preserve">. Therefore, with the low utlilisation of e-business software’s by the manufacturers, it can be inferred that the level of e-business usage in logistics operations was minimal which in turn has negative impact on logistics operation efficiency. </w:t>
      </w:r>
    </w:p>
    <w:p w14:paraId="050F5239" w14:textId="77777777" w:rsidR="004F49F5" w:rsidRPr="004F49F5" w:rsidRDefault="004F49F5" w:rsidP="004F49F5">
      <w:pPr>
        <w:spacing w:after="0" w:line="240" w:lineRule="auto"/>
        <w:jc w:val="both"/>
        <w:rPr>
          <w:rFonts w:ascii="Arial" w:eastAsia="Times New Roman" w:hAnsi="Arial" w:cs="Arial"/>
          <w:sz w:val="24"/>
          <w:szCs w:val="24"/>
          <w:lang w:val="en-US"/>
        </w:rPr>
      </w:pPr>
    </w:p>
    <w:p w14:paraId="37D21871" w14:textId="77777777" w:rsidR="004F49F5" w:rsidRPr="004F49F5" w:rsidRDefault="004F49F5" w:rsidP="004F49F5">
      <w:pPr>
        <w:spacing w:after="0" w:line="240" w:lineRule="auto"/>
        <w:jc w:val="both"/>
        <w:rPr>
          <w:rFonts w:ascii="Arial" w:hAnsi="Arial" w:cs="Arial"/>
          <w:b/>
          <w:sz w:val="24"/>
          <w:szCs w:val="24"/>
          <w:lang w:val="en-US"/>
        </w:rPr>
      </w:pPr>
      <w:r w:rsidRPr="004F49F5">
        <w:rPr>
          <w:rFonts w:ascii="Arial" w:hAnsi="Arial" w:cs="Arial"/>
          <w:b/>
          <w:sz w:val="24"/>
          <w:szCs w:val="24"/>
          <w:lang w:val="en-US"/>
        </w:rPr>
        <w:t xml:space="preserve">5.0 Conclusions </w:t>
      </w:r>
    </w:p>
    <w:p w14:paraId="120088AF" w14:textId="77777777" w:rsidR="004F49F5" w:rsidRPr="004F49F5" w:rsidRDefault="004F49F5" w:rsidP="004F49F5">
      <w:pPr>
        <w:spacing w:after="0" w:line="240" w:lineRule="auto"/>
        <w:jc w:val="both"/>
        <w:rPr>
          <w:rFonts w:ascii="Arial" w:hAnsi="Arial" w:cs="Arial"/>
          <w:b/>
          <w:sz w:val="24"/>
          <w:szCs w:val="24"/>
          <w:lang w:val="en-US"/>
        </w:rPr>
      </w:pPr>
    </w:p>
    <w:p w14:paraId="39886F0D"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bCs/>
          <w:sz w:val="24"/>
          <w:szCs w:val="24"/>
          <w:lang w:val="en-US"/>
        </w:rPr>
        <w:t xml:space="preserve">The crux of this study was to evaluate the types and level of technology utilisation in construction material logistics processes efficiency by manufacturers in North Central Nigeria. Based on empirical findings, it concludes that there is a low level of adoption of technologies namely; AutoID, order picking, communication, information technology and e-business. The low-level adoption of technology leads to inefficiency in the construction material logistics operations especially in terms of </w:t>
      </w:r>
      <w:r w:rsidRPr="004F49F5">
        <w:rPr>
          <w:rFonts w:ascii="Arial" w:hAnsi="Arial" w:cs="Arial"/>
          <w:sz w:val="24"/>
          <w:szCs w:val="24"/>
          <w:lang w:val="en-US"/>
        </w:rPr>
        <w:t>speed, accuracy and reliability. The implications of inefficiency in construction material logistics process is increase in construction material price and delay of delivery to customers. These have the impact on increasing construction cost and cause delay in project execution.</w:t>
      </w:r>
    </w:p>
    <w:p w14:paraId="42191885" w14:textId="77777777" w:rsidR="004F49F5" w:rsidRPr="004F49F5" w:rsidRDefault="004F49F5" w:rsidP="004F49F5">
      <w:pPr>
        <w:spacing w:after="0" w:line="240" w:lineRule="auto"/>
        <w:jc w:val="both"/>
        <w:rPr>
          <w:rFonts w:ascii="Arial" w:hAnsi="Arial" w:cs="Arial"/>
          <w:sz w:val="24"/>
          <w:szCs w:val="24"/>
          <w:lang w:val="en-US"/>
        </w:rPr>
      </w:pPr>
    </w:p>
    <w:p w14:paraId="57CE7524" w14:textId="77777777" w:rsidR="004F49F5" w:rsidRPr="004F49F5" w:rsidRDefault="004F49F5" w:rsidP="004F49F5">
      <w:pPr>
        <w:spacing w:after="0" w:line="240" w:lineRule="auto"/>
        <w:jc w:val="both"/>
        <w:rPr>
          <w:rFonts w:ascii="Arial" w:hAnsi="Arial" w:cs="Arial"/>
          <w:sz w:val="24"/>
          <w:szCs w:val="24"/>
          <w:lang w:val="en-US"/>
        </w:rPr>
      </w:pPr>
      <w:r w:rsidRPr="004F49F5">
        <w:rPr>
          <w:rFonts w:ascii="Arial" w:hAnsi="Arial" w:cs="Arial"/>
          <w:sz w:val="24"/>
          <w:szCs w:val="24"/>
          <w:lang w:val="en-US"/>
        </w:rPr>
        <w:t xml:space="preserve">It also follows, that there was no information sharing or collaboration and integration with the other stakeholders in the logistics system for operational efficiency. However, to improve on efficiency of logistics processes of manufacturers need to integrate both their internal functions and external </w:t>
      </w:r>
      <w:r w:rsidRPr="004F49F5">
        <w:rPr>
          <w:rFonts w:ascii="Arial" w:hAnsi="Arial" w:cs="Arial"/>
          <w:bCs/>
          <w:sz w:val="24"/>
          <w:szCs w:val="24"/>
          <w:lang w:val="en-US"/>
        </w:rPr>
        <w:t>data sharing and communication</w:t>
      </w:r>
      <w:r w:rsidRPr="004F49F5">
        <w:rPr>
          <w:rFonts w:ascii="Arial" w:hAnsi="Arial" w:cs="Arial"/>
          <w:sz w:val="24"/>
          <w:szCs w:val="24"/>
          <w:lang w:val="en-US"/>
        </w:rPr>
        <w:t xml:space="preserve"> with logistics partners in an effective way. In summary, it</w:t>
      </w:r>
      <w:r w:rsidRPr="004F49F5">
        <w:rPr>
          <w:rFonts w:ascii="Arial" w:hAnsi="Arial" w:cs="Arial"/>
          <w:color w:val="000000" w:themeColor="text1"/>
          <w:sz w:val="24"/>
          <w:szCs w:val="24"/>
          <w:bdr w:val="none" w:sz="0" w:space="0" w:color="auto" w:frame="1"/>
          <w:lang w:val="en-US"/>
        </w:rPr>
        <w:t> concludes by providing the construction material manufacturers with areas that requires technology to optimise material logistics operations. A recommendation is made for further study to explore why technology is not adopted by these companies, despite its advantage</w:t>
      </w:r>
      <w:r w:rsidRPr="004F49F5">
        <w:rPr>
          <w:rFonts w:ascii="Arial" w:eastAsia="Calibri" w:hAnsi="Arial" w:cs="Arial"/>
          <w:sz w:val="24"/>
          <w:szCs w:val="24"/>
          <w:lang w:val="en-US"/>
        </w:rPr>
        <w:t xml:space="preserve"> </w:t>
      </w:r>
      <w:r w:rsidRPr="004F49F5">
        <w:rPr>
          <w:rFonts w:ascii="Arial" w:hAnsi="Arial" w:cs="Arial"/>
          <w:sz w:val="24"/>
          <w:szCs w:val="24"/>
          <w:lang w:val="en-US"/>
        </w:rPr>
        <w:t>This research was conducted using some selected materials and observations method which are the limitations of this study. Another limitation of this study is geographical in nature; since this study covered only one out of the six geopolitical zones of the country, other zones should be study and compare the results.</w:t>
      </w:r>
    </w:p>
    <w:p w14:paraId="2670C337" w14:textId="77777777" w:rsidR="004F49F5" w:rsidRPr="004F49F5" w:rsidRDefault="004F49F5" w:rsidP="004F49F5">
      <w:pPr>
        <w:spacing w:after="0" w:line="240" w:lineRule="auto"/>
        <w:jc w:val="both"/>
        <w:rPr>
          <w:rFonts w:ascii="Arial" w:hAnsi="Arial" w:cs="Arial"/>
          <w:sz w:val="24"/>
          <w:szCs w:val="24"/>
          <w:lang w:val="en-US"/>
        </w:rPr>
      </w:pPr>
    </w:p>
    <w:p w14:paraId="4EFDE65A" w14:textId="77777777" w:rsidR="004F49F5" w:rsidRPr="004F49F5" w:rsidRDefault="004F49F5" w:rsidP="004F49F5">
      <w:pPr>
        <w:widowControl w:val="0"/>
        <w:autoSpaceDE w:val="0"/>
        <w:autoSpaceDN w:val="0"/>
        <w:adjustRightInd w:val="0"/>
        <w:spacing w:after="0" w:line="240" w:lineRule="auto"/>
        <w:ind w:left="480" w:hanging="480"/>
        <w:rPr>
          <w:rFonts w:ascii="Arial" w:hAnsi="Arial" w:cs="Arial"/>
          <w:b/>
          <w:bCs/>
          <w:sz w:val="24"/>
          <w:szCs w:val="24"/>
          <w:lang w:val="en-US"/>
        </w:rPr>
      </w:pPr>
      <w:r w:rsidRPr="004F49F5">
        <w:rPr>
          <w:rFonts w:ascii="Arial" w:hAnsi="Arial" w:cs="Arial"/>
          <w:b/>
          <w:bCs/>
          <w:sz w:val="24"/>
          <w:szCs w:val="24"/>
          <w:lang w:val="en-US"/>
        </w:rPr>
        <w:t>REFERENCES</w:t>
      </w:r>
    </w:p>
    <w:p w14:paraId="7D7AEE92"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b/>
          <w:bCs/>
          <w:sz w:val="24"/>
          <w:szCs w:val="24"/>
          <w:lang w:val="en-US"/>
        </w:rPr>
        <w:fldChar w:fldCharType="begin" w:fldLock="1"/>
      </w:r>
      <w:r w:rsidRPr="004F49F5">
        <w:rPr>
          <w:rFonts w:asciiTheme="minorBidi" w:hAnsiTheme="minorBidi"/>
          <w:b/>
          <w:bCs/>
          <w:sz w:val="24"/>
          <w:szCs w:val="24"/>
          <w:lang w:val="en-US"/>
        </w:rPr>
        <w:instrText xml:space="preserve">ADDIN Mendeley Bibliography CSL_BIBLIOGRAPHY </w:instrText>
      </w:r>
      <w:r w:rsidRPr="004F49F5">
        <w:rPr>
          <w:rFonts w:asciiTheme="minorBidi" w:hAnsiTheme="minorBidi"/>
          <w:b/>
          <w:bCs/>
          <w:sz w:val="24"/>
          <w:szCs w:val="24"/>
          <w:lang w:val="en-US"/>
        </w:rPr>
        <w:fldChar w:fldCharType="separate"/>
      </w:r>
    </w:p>
    <w:p w14:paraId="701F5C1C"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Aberdeen Group. (2009). </w:t>
      </w:r>
      <w:r w:rsidRPr="004F49F5">
        <w:rPr>
          <w:rFonts w:asciiTheme="minorBidi" w:hAnsiTheme="minorBidi"/>
          <w:i/>
          <w:iCs/>
          <w:noProof/>
          <w:sz w:val="24"/>
          <w:szCs w:val="24"/>
          <w:lang w:val="en-US"/>
        </w:rPr>
        <w:t>Warehouse Operations: Increase Responsiveness through Automation, Aberdeen Group, Boston, MA, USA</w:t>
      </w:r>
      <w:r w:rsidRPr="004F49F5">
        <w:rPr>
          <w:rFonts w:asciiTheme="minorBidi" w:hAnsiTheme="minorBidi"/>
          <w:noProof/>
          <w:sz w:val="24"/>
          <w:szCs w:val="24"/>
          <w:lang w:val="en-US"/>
        </w:rPr>
        <w:t>.</w:t>
      </w:r>
    </w:p>
    <w:p w14:paraId="7E1D8EC9"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4EFBB585"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Abhilin, G. B. &amp; Vishak, M. S. (2017). Effective Material Logistics in Construction Industries. </w:t>
      </w:r>
      <w:r w:rsidRPr="004F49F5">
        <w:rPr>
          <w:rFonts w:asciiTheme="minorBidi" w:hAnsiTheme="minorBidi"/>
          <w:i/>
          <w:iCs/>
          <w:noProof/>
          <w:sz w:val="24"/>
          <w:szCs w:val="24"/>
          <w:lang w:val="en-US"/>
        </w:rPr>
        <w:t>International Journal of Science and Research</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6</w:t>
      </w:r>
      <w:r w:rsidRPr="004F49F5">
        <w:rPr>
          <w:rFonts w:asciiTheme="minorBidi" w:hAnsiTheme="minorBidi"/>
          <w:noProof/>
          <w:sz w:val="24"/>
          <w:szCs w:val="24"/>
          <w:lang w:val="en-US"/>
        </w:rPr>
        <w:t>(3), 910–913.</w:t>
      </w:r>
    </w:p>
    <w:p w14:paraId="296F9CF0"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39E47310"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Al Maatouk, Qusay., &amp; Othman, M. S. (2017). A Framework for Collaborative Information Management in Construction industry. </w:t>
      </w:r>
      <w:r w:rsidRPr="004F49F5">
        <w:rPr>
          <w:rFonts w:asciiTheme="minorBidi" w:hAnsiTheme="minorBidi"/>
          <w:i/>
          <w:iCs/>
          <w:noProof/>
          <w:sz w:val="24"/>
          <w:szCs w:val="24"/>
          <w:lang w:val="en-US"/>
        </w:rPr>
        <w:t>International Journal of Advanced Intelligence Paradigms</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11</w:t>
      </w:r>
      <w:r w:rsidRPr="004F49F5">
        <w:rPr>
          <w:rFonts w:asciiTheme="minorBidi" w:hAnsiTheme="minorBidi"/>
          <w:noProof/>
          <w:sz w:val="24"/>
          <w:szCs w:val="24"/>
          <w:lang w:val="en-US"/>
        </w:rPr>
        <w:t>(1–2), 1. https://doi.org/10.1504/ijaip.2018.10007841</w:t>
      </w:r>
    </w:p>
    <w:p w14:paraId="0C1EF86B"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1B2CDEEA"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s-ES"/>
        </w:rPr>
        <w:t xml:space="preserve">Aleksandar, K., Aleksandar, D., &amp;  Dejan, K. (2011). </w:t>
      </w:r>
      <w:r w:rsidRPr="004F49F5">
        <w:rPr>
          <w:rFonts w:asciiTheme="minorBidi" w:hAnsiTheme="minorBidi"/>
          <w:noProof/>
          <w:sz w:val="24"/>
          <w:szCs w:val="24"/>
          <w:lang w:val="en-US"/>
        </w:rPr>
        <w:t xml:space="preserve">Information Technology in Logistics: Advantages, Chalenges and Opportunity for Efficiency from Problem Decision in diferent Activities. </w:t>
      </w:r>
      <w:r w:rsidRPr="004F49F5">
        <w:rPr>
          <w:rFonts w:asciiTheme="minorBidi" w:hAnsiTheme="minorBidi"/>
          <w:i/>
          <w:iCs/>
          <w:noProof/>
          <w:sz w:val="24"/>
          <w:szCs w:val="24"/>
          <w:lang w:val="en-US"/>
        </w:rPr>
        <w:t>11th International Multidisciplinary Scientific Geo Conference SGEM2011</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2</w:t>
      </w:r>
      <w:r w:rsidRPr="004F49F5">
        <w:rPr>
          <w:rFonts w:asciiTheme="minorBidi" w:hAnsiTheme="minorBidi"/>
          <w:noProof/>
          <w:sz w:val="24"/>
          <w:szCs w:val="24"/>
          <w:lang w:val="en-US"/>
        </w:rPr>
        <w:t>, 533–538. https://doi.org/10.5593/SGEM2011/S10.108</w:t>
      </w:r>
    </w:p>
    <w:p w14:paraId="237079C5"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2CFC4E56"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Asadi, S. (2011). Logistics System: Information and Communication Technology : In </w:t>
      </w:r>
      <w:r w:rsidRPr="004F49F5">
        <w:rPr>
          <w:rFonts w:asciiTheme="minorBidi" w:hAnsiTheme="minorBidi"/>
          <w:i/>
          <w:iCs/>
          <w:noProof/>
          <w:sz w:val="24"/>
          <w:szCs w:val="24"/>
          <w:lang w:val="en-US"/>
        </w:rPr>
        <w:t>Logistics Operations and Management, Concepts and Models.</w:t>
      </w:r>
      <w:r w:rsidRPr="004F49F5">
        <w:rPr>
          <w:rFonts w:asciiTheme="minorBidi" w:hAnsiTheme="minorBidi"/>
          <w:noProof/>
          <w:sz w:val="24"/>
          <w:szCs w:val="24"/>
          <w:lang w:val="en-US"/>
        </w:rPr>
        <w:t xml:space="preserve"> (1st ed., pp. 221–244). 32 James Town Road London .NW: Elsevier,.</w:t>
      </w:r>
    </w:p>
    <w:p w14:paraId="665615ED"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0F941964"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Bhandari, R. (2013). Impact of Technology on Logistics and Supply Chain Management. </w:t>
      </w:r>
      <w:r w:rsidRPr="004F49F5">
        <w:rPr>
          <w:rFonts w:asciiTheme="minorBidi" w:hAnsiTheme="minorBidi"/>
          <w:i/>
          <w:iCs/>
          <w:noProof/>
          <w:sz w:val="24"/>
          <w:szCs w:val="24"/>
          <w:lang w:val="en-US"/>
        </w:rPr>
        <w:t>IOSR Journal of Business and Management (IOSR-JBM) e-ISSN: 2278-487X, p-ISSN: 2319-7668</w:t>
      </w:r>
      <w:r w:rsidRPr="004F49F5">
        <w:rPr>
          <w:rFonts w:asciiTheme="minorBidi" w:hAnsiTheme="minorBidi"/>
          <w:noProof/>
          <w:sz w:val="24"/>
          <w:szCs w:val="24"/>
          <w:lang w:val="en-US"/>
        </w:rPr>
        <w:t>, 19–24. Retrieved from www.iosrjournals.org</w:t>
      </w:r>
    </w:p>
    <w:p w14:paraId="3F9EC135"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4866EAB7"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Biju, M. K. &amp; Faisalu, U. (2013). A Study on the Application of new Tools of Supply Chain Management among Suppliers and Transporters of Corporate Retailers in Kerala. </w:t>
      </w:r>
      <w:r w:rsidRPr="004F49F5">
        <w:rPr>
          <w:rFonts w:asciiTheme="minorBidi" w:hAnsiTheme="minorBidi"/>
          <w:i/>
          <w:iCs/>
          <w:noProof/>
          <w:sz w:val="24"/>
          <w:szCs w:val="24"/>
          <w:lang w:val="en-US"/>
        </w:rPr>
        <w:t>International Journal of Advanced Research in Management and Social Sciences</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2</w:t>
      </w:r>
      <w:r w:rsidRPr="004F49F5">
        <w:rPr>
          <w:rFonts w:asciiTheme="minorBidi" w:hAnsiTheme="minorBidi"/>
          <w:noProof/>
          <w:sz w:val="24"/>
          <w:szCs w:val="24"/>
          <w:lang w:val="en-US"/>
        </w:rPr>
        <w:t>(3), 138–149.</w:t>
      </w:r>
    </w:p>
    <w:p w14:paraId="2F474DDE"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5D82F9E4"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Bowen, P.A., Edwards, P.J. &amp; Cattel, K. (2012). Corruption in the South African construction industry: A thematic analysis of verbatim comments from survey </w:t>
      </w:r>
      <w:r w:rsidRPr="004F49F5">
        <w:rPr>
          <w:rFonts w:asciiTheme="minorBidi" w:hAnsiTheme="minorBidi"/>
          <w:noProof/>
          <w:sz w:val="24"/>
          <w:szCs w:val="24"/>
          <w:lang w:val="en-US"/>
        </w:rPr>
        <w:lastRenderedPageBreak/>
        <w:t xml:space="preserve">participants. </w:t>
      </w:r>
      <w:r w:rsidRPr="004F49F5">
        <w:rPr>
          <w:rFonts w:asciiTheme="minorBidi" w:hAnsiTheme="minorBidi"/>
          <w:i/>
          <w:iCs/>
          <w:noProof/>
          <w:sz w:val="24"/>
          <w:szCs w:val="24"/>
          <w:lang w:val="en-US"/>
        </w:rPr>
        <w:t>Construction Management and Economics</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30</w:t>
      </w:r>
      <w:r w:rsidRPr="004F49F5">
        <w:rPr>
          <w:rFonts w:asciiTheme="minorBidi" w:hAnsiTheme="minorBidi"/>
          <w:noProof/>
          <w:sz w:val="24"/>
          <w:szCs w:val="24"/>
          <w:lang w:val="en-US"/>
        </w:rPr>
        <w:t>(1), 885–901. https://doi.org/https://doi.org/10.1080/01446193.2012.711909.</w:t>
      </w:r>
    </w:p>
    <w:p w14:paraId="04B97B2B"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5AB6E435"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rPr>
        <w:t xml:space="preserve">Choy H.L. Gunesekaran, A. &amp;  Lam, H. (2013). </w:t>
      </w:r>
      <w:r w:rsidRPr="004F49F5">
        <w:rPr>
          <w:rFonts w:asciiTheme="minorBidi" w:hAnsiTheme="minorBidi"/>
          <w:noProof/>
          <w:sz w:val="24"/>
          <w:szCs w:val="24"/>
          <w:lang w:val="en-US"/>
        </w:rPr>
        <w:t xml:space="preserve">Impact of IT on the performance of logistics industry: The case of Hong Kong and pearl Delta Region. </w:t>
      </w:r>
      <w:r w:rsidRPr="004F49F5">
        <w:rPr>
          <w:rFonts w:asciiTheme="minorBidi" w:hAnsiTheme="minorBidi"/>
          <w:i/>
          <w:iCs/>
          <w:noProof/>
          <w:sz w:val="24"/>
          <w:szCs w:val="24"/>
          <w:lang w:val="en-US"/>
        </w:rPr>
        <w:t>Journal of the Operation Research Society</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65</w:t>
      </w:r>
      <w:r w:rsidRPr="004F49F5">
        <w:rPr>
          <w:rFonts w:asciiTheme="minorBidi" w:hAnsiTheme="minorBidi"/>
          <w:noProof/>
          <w:sz w:val="24"/>
          <w:szCs w:val="24"/>
          <w:lang w:val="en-US"/>
        </w:rPr>
        <w:t>, 904–916.</w:t>
      </w:r>
    </w:p>
    <w:p w14:paraId="355D98F3"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62C177FE"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De Koster, R., Le-Duc, T. &amp; Roodbergen, K. J. (2007). Design and Control of Warehouse Order Picking: A Literature Review. </w:t>
      </w:r>
      <w:r w:rsidRPr="004F49F5">
        <w:rPr>
          <w:rFonts w:asciiTheme="minorBidi" w:hAnsiTheme="minorBidi"/>
          <w:i/>
          <w:iCs/>
          <w:noProof/>
          <w:sz w:val="24"/>
          <w:szCs w:val="24"/>
          <w:lang w:val="en-US"/>
        </w:rPr>
        <w:t>European Journal of Operational Research</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182</w:t>
      </w:r>
      <w:r w:rsidRPr="004F49F5">
        <w:rPr>
          <w:rFonts w:asciiTheme="minorBidi" w:hAnsiTheme="minorBidi"/>
          <w:noProof/>
          <w:sz w:val="24"/>
          <w:szCs w:val="24"/>
          <w:lang w:val="en-US"/>
        </w:rPr>
        <w:t>(2), 481–501.</w:t>
      </w:r>
    </w:p>
    <w:p w14:paraId="332543AF"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37A26671"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Drozd, R., &amp; Kisielewski, M. (2017). The concept of improving warehouse management in the x production company. </w:t>
      </w:r>
      <w:r w:rsidRPr="004F49F5">
        <w:rPr>
          <w:rFonts w:asciiTheme="minorBidi" w:hAnsiTheme="minorBidi"/>
          <w:i/>
          <w:iCs/>
          <w:noProof/>
          <w:sz w:val="24"/>
          <w:szCs w:val="24"/>
          <w:lang w:val="en-US"/>
        </w:rPr>
        <w:t>Research in Logistics and Production</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7</w:t>
      </w:r>
      <w:r w:rsidRPr="004F49F5">
        <w:rPr>
          <w:rFonts w:asciiTheme="minorBidi" w:hAnsiTheme="minorBidi"/>
          <w:noProof/>
          <w:sz w:val="24"/>
          <w:szCs w:val="24"/>
          <w:lang w:val="en-US"/>
        </w:rPr>
        <w:t>(1), 31–39. https://doi.org/10.21008/j.2083-4950.2017.7.1.3</w:t>
      </w:r>
    </w:p>
    <w:p w14:paraId="6C40DD08"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0F6C6FE6"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Duiyong, C., Shidong, J. &amp;  Mingshan, S. (2014). Engineering construction project site, logistics management. </w:t>
      </w:r>
      <w:r w:rsidRPr="004F49F5">
        <w:rPr>
          <w:rFonts w:asciiTheme="minorBidi" w:hAnsiTheme="minorBidi"/>
          <w:i/>
          <w:iCs/>
          <w:noProof/>
          <w:sz w:val="24"/>
          <w:szCs w:val="24"/>
          <w:lang w:val="en-US"/>
        </w:rPr>
        <w:t>Journal of Chemical and Pharmaceutical Research</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6</w:t>
      </w:r>
      <w:r w:rsidRPr="004F49F5">
        <w:rPr>
          <w:rFonts w:asciiTheme="minorBidi" w:hAnsiTheme="minorBidi"/>
          <w:noProof/>
          <w:sz w:val="24"/>
          <w:szCs w:val="24"/>
          <w:lang w:val="en-US"/>
        </w:rPr>
        <w:t>(7), 353–360.</w:t>
      </w:r>
    </w:p>
    <w:p w14:paraId="4E0D84EC"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77B13EAD"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Eckhardt, J. &amp; Rantala, J. (2012). The Role of Intelligent Logistics Centres in a Multimodal and Cost-effective Transport System. </w:t>
      </w:r>
      <w:r w:rsidRPr="004F49F5">
        <w:rPr>
          <w:rFonts w:asciiTheme="minorBidi" w:hAnsiTheme="minorBidi"/>
          <w:i/>
          <w:iCs/>
          <w:noProof/>
          <w:sz w:val="24"/>
          <w:szCs w:val="24"/>
          <w:lang w:val="en-US"/>
        </w:rPr>
        <w:t>Procedia - Social and Behavioral Sciences</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48</w:t>
      </w:r>
      <w:r w:rsidRPr="004F49F5">
        <w:rPr>
          <w:rFonts w:asciiTheme="minorBidi" w:hAnsiTheme="minorBidi"/>
          <w:noProof/>
          <w:sz w:val="24"/>
          <w:szCs w:val="24"/>
          <w:lang w:val="en-US"/>
        </w:rPr>
        <w:t>, 612–621. https://doi.org/10.1016/j.sbspro.2012.06.1039</w:t>
      </w:r>
    </w:p>
    <w:p w14:paraId="65BE7718"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56EBC47C"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Equere, E., &amp; Tang, L. C. M. (2010). Dearth of Automation : The Consequences in Nigeria Construction Industry.</w:t>
      </w:r>
    </w:p>
    <w:p w14:paraId="2DDDB10C"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2CDDF7B2"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Gwynne, R. (2014). </w:t>
      </w:r>
      <w:r w:rsidRPr="004F49F5">
        <w:rPr>
          <w:rFonts w:asciiTheme="minorBidi" w:hAnsiTheme="minorBidi"/>
          <w:i/>
          <w:iCs/>
          <w:noProof/>
          <w:sz w:val="24"/>
          <w:szCs w:val="24"/>
          <w:lang w:val="en-US"/>
        </w:rPr>
        <w:t>Warehouse Management: A Complete Guide to Improving Efficiency and Minimising Costs in Modern Warehouse.</w:t>
      </w:r>
      <w:r w:rsidRPr="004F49F5">
        <w:rPr>
          <w:rFonts w:asciiTheme="minorBidi" w:hAnsiTheme="minorBidi"/>
          <w:noProof/>
          <w:sz w:val="24"/>
          <w:szCs w:val="24"/>
          <w:lang w:val="en-US"/>
        </w:rPr>
        <w:t xml:space="preserve"> (Second). London, U.K.: Kogan Page limited.</w:t>
      </w:r>
    </w:p>
    <w:p w14:paraId="5A743570"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3732F85C"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Honeywell. (2008). </w:t>
      </w:r>
      <w:r w:rsidRPr="004F49F5">
        <w:rPr>
          <w:rFonts w:asciiTheme="minorBidi" w:hAnsiTheme="minorBidi"/>
          <w:i/>
          <w:iCs/>
          <w:noProof/>
          <w:sz w:val="24"/>
          <w:szCs w:val="24"/>
          <w:lang w:val="en-US"/>
        </w:rPr>
        <w:t>Using Technologies to Increase Perfect Order Metrics</w:t>
      </w:r>
      <w:r w:rsidRPr="004F49F5">
        <w:rPr>
          <w:rFonts w:asciiTheme="minorBidi" w:hAnsiTheme="minorBidi"/>
          <w:noProof/>
          <w:sz w:val="24"/>
          <w:szCs w:val="24"/>
          <w:lang w:val="en-US"/>
        </w:rPr>
        <w:t>. USA.</w:t>
      </w:r>
    </w:p>
    <w:p w14:paraId="396E9FC3"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63F3DA79"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Isah, Y., Shakantu, W. &amp; Ibrahim, S. (2020). Utilisation of forecasting technology for improving construction logistics in Nigeria. </w:t>
      </w:r>
      <w:r w:rsidRPr="004F49F5">
        <w:rPr>
          <w:rFonts w:asciiTheme="minorBidi" w:hAnsiTheme="minorBidi"/>
          <w:i/>
          <w:iCs/>
          <w:noProof/>
          <w:sz w:val="24"/>
          <w:szCs w:val="24"/>
          <w:lang w:val="en-US"/>
        </w:rPr>
        <w:t>Acta Structilia</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27</w:t>
      </w:r>
      <w:r w:rsidRPr="004F49F5">
        <w:rPr>
          <w:rFonts w:asciiTheme="minorBidi" w:hAnsiTheme="minorBidi"/>
          <w:noProof/>
          <w:sz w:val="24"/>
          <w:szCs w:val="24"/>
          <w:lang w:val="en-US"/>
        </w:rPr>
        <w:t>(1), 1–28. https://doi.org/http://dx.doi. org/10.18820/24150487/as27i1.1 ISSN: 1023-0564</w:t>
      </w:r>
    </w:p>
    <w:p w14:paraId="1D113D9C"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3975417F"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Jang, W. &amp;  Skibniewski, M. J. (2009). Cost benefit analysis of embedded sensor system for construction materials tracking. </w:t>
      </w:r>
      <w:r w:rsidRPr="004F49F5">
        <w:rPr>
          <w:rFonts w:asciiTheme="minorBidi" w:hAnsiTheme="minorBidi"/>
          <w:i/>
          <w:iCs/>
          <w:noProof/>
          <w:sz w:val="24"/>
          <w:szCs w:val="24"/>
          <w:lang w:val="en-US"/>
        </w:rPr>
        <w:t>Journal of Construction Engineering and Management,</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135</w:t>
      </w:r>
      <w:r w:rsidRPr="004F49F5">
        <w:rPr>
          <w:rFonts w:asciiTheme="minorBidi" w:hAnsiTheme="minorBidi"/>
          <w:noProof/>
          <w:sz w:val="24"/>
          <w:szCs w:val="24"/>
          <w:lang w:val="en-US"/>
        </w:rPr>
        <w:t>(5), 378–386.</w:t>
      </w:r>
    </w:p>
    <w:p w14:paraId="625E64F9"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5A549B5E"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7AD94919"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Johnson, P.F., Klassen, R. D., Leenders, M. R. &amp; Awayshehet, A. (2007). “Utilising e</w:t>
      </w:r>
      <w:r w:rsidRPr="004F49F5">
        <w:rPr>
          <w:rFonts w:ascii="Cambria Math" w:hAnsi="Cambria Math" w:cs="Cambria Math"/>
          <w:noProof/>
          <w:sz w:val="24"/>
          <w:szCs w:val="24"/>
          <w:lang w:val="en-US"/>
        </w:rPr>
        <w:t>‐</w:t>
      </w:r>
      <w:r w:rsidRPr="004F49F5">
        <w:rPr>
          <w:rFonts w:asciiTheme="minorBidi" w:hAnsiTheme="minorBidi"/>
          <w:noProof/>
          <w:sz w:val="24"/>
          <w:szCs w:val="24"/>
          <w:lang w:val="en-US"/>
        </w:rPr>
        <w:t>business technologies in supply chains: The impact of firm characteristics and teams</w:t>
      </w:r>
      <w:r w:rsidRPr="004F49F5">
        <w:rPr>
          <w:rFonts w:ascii="Arial" w:hAnsi="Arial" w:cs="Arial"/>
          <w:noProof/>
          <w:sz w:val="24"/>
          <w:szCs w:val="24"/>
          <w:lang w:val="en-US"/>
        </w:rPr>
        <w:t>”</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Journal of Operations Management</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25</w:t>
      </w:r>
      <w:r w:rsidRPr="004F49F5">
        <w:rPr>
          <w:rFonts w:asciiTheme="minorBidi" w:hAnsiTheme="minorBidi"/>
          <w:noProof/>
          <w:sz w:val="24"/>
          <w:szCs w:val="24"/>
          <w:lang w:val="en-US"/>
        </w:rPr>
        <w:t>(6), 1255–1274.</w:t>
      </w:r>
    </w:p>
    <w:p w14:paraId="7CD6501F"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44CCA1D5"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Kamali, A. (2018). The Way to Optimize On-Time Delivery (OTD) in Logistics - Firms in </w:t>
      </w:r>
      <w:r w:rsidRPr="004F49F5">
        <w:rPr>
          <w:rFonts w:asciiTheme="minorBidi" w:hAnsiTheme="minorBidi"/>
          <w:noProof/>
          <w:sz w:val="24"/>
          <w:szCs w:val="24"/>
          <w:lang w:val="en-US"/>
        </w:rPr>
        <w:lastRenderedPageBreak/>
        <w:t xml:space="preserve">Bahrain. </w:t>
      </w:r>
      <w:r w:rsidRPr="004F49F5">
        <w:rPr>
          <w:rFonts w:asciiTheme="minorBidi" w:hAnsiTheme="minorBidi"/>
          <w:i/>
          <w:iCs/>
          <w:noProof/>
          <w:sz w:val="24"/>
          <w:szCs w:val="24"/>
          <w:lang w:val="en-US"/>
        </w:rPr>
        <w:t>CiiT International Journal of Artificial Intelligent Systems and Machine Learning</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10</w:t>
      </w:r>
      <w:r w:rsidRPr="004F49F5">
        <w:rPr>
          <w:rFonts w:asciiTheme="minorBidi" w:hAnsiTheme="minorBidi"/>
          <w:noProof/>
          <w:sz w:val="24"/>
          <w:szCs w:val="24"/>
          <w:lang w:val="en-US"/>
        </w:rPr>
        <w:t>(9), 198–204.</w:t>
      </w:r>
    </w:p>
    <w:p w14:paraId="796949DC"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574362D3"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Karim, A. (2008). Research Methodology Workshop APHI Kabul 2008. In </w:t>
      </w:r>
      <w:r w:rsidRPr="004F49F5">
        <w:rPr>
          <w:rFonts w:asciiTheme="minorBidi" w:hAnsiTheme="minorBidi"/>
          <w:i/>
          <w:iCs/>
          <w:noProof/>
          <w:sz w:val="24"/>
          <w:szCs w:val="24"/>
          <w:lang w:val="en-US"/>
        </w:rPr>
        <w:t>Qualitative and Quantitative Research. Research Methodology Workshop APHI Kabul 2008</w:t>
      </w:r>
      <w:r w:rsidRPr="004F49F5">
        <w:rPr>
          <w:rFonts w:asciiTheme="minorBidi" w:hAnsiTheme="minorBidi"/>
          <w:noProof/>
          <w:sz w:val="24"/>
          <w:szCs w:val="24"/>
          <w:lang w:val="en-US"/>
        </w:rPr>
        <w:t xml:space="preserve"> (pp. 1–14). https://doi.org/10.1016/j.chroma.2010.10.034</w:t>
      </w:r>
    </w:p>
    <w:p w14:paraId="4F3313B1"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75873B60"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Kasim, N. (2015). Intelligent Materials Tracking System for Construction Projects Management. </w:t>
      </w:r>
      <w:r w:rsidRPr="004F49F5">
        <w:rPr>
          <w:rFonts w:asciiTheme="minorBidi" w:hAnsiTheme="minorBidi"/>
          <w:i/>
          <w:iCs/>
          <w:noProof/>
          <w:sz w:val="24"/>
          <w:szCs w:val="24"/>
          <w:lang w:val="en-US"/>
        </w:rPr>
        <w:t>Journal of Engineering and Technological Sciences</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47</w:t>
      </w:r>
      <w:r w:rsidRPr="004F49F5">
        <w:rPr>
          <w:rFonts w:asciiTheme="minorBidi" w:hAnsiTheme="minorBidi"/>
          <w:noProof/>
          <w:sz w:val="24"/>
          <w:szCs w:val="24"/>
          <w:lang w:val="en-US"/>
        </w:rPr>
        <w:t>(2), 218–230.</w:t>
      </w:r>
    </w:p>
    <w:p w14:paraId="5FFDB60D"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233E0B62"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Kasim, N., Latiffi, A. A. &amp;  Fathi, M. S. (2013). RFID Technology for Materials Management in Construction Projects – A Review. </w:t>
      </w:r>
      <w:r w:rsidRPr="004F49F5">
        <w:rPr>
          <w:rFonts w:asciiTheme="minorBidi" w:hAnsiTheme="minorBidi"/>
          <w:i/>
          <w:iCs/>
          <w:noProof/>
          <w:sz w:val="24"/>
          <w:szCs w:val="24"/>
          <w:lang w:val="en-US"/>
        </w:rPr>
        <w:t>International Journal of Construction Engineering and Management</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2</w:t>
      </w:r>
      <w:r w:rsidRPr="004F49F5">
        <w:rPr>
          <w:rFonts w:asciiTheme="minorBidi" w:hAnsiTheme="minorBidi"/>
          <w:noProof/>
          <w:sz w:val="24"/>
          <w:szCs w:val="24"/>
          <w:lang w:val="en-US"/>
        </w:rPr>
        <w:t>(4A), 7–12.</w:t>
      </w:r>
    </w:p>
    <w:p w14:paraId="1E476F58"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3587340C"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Kasim, N., Liwan, S. R., Shamsuddin, A., Zainal, R. &amp; Kamaruddin, N. C. (2012). Improving on-Site Materials Tracking for Inventory Management in Construction Projects. In </w:t>
      </w:r>
      <w:r w:rsidRPr="004F49F5">
        <w:rPr>
          <w:rFonts w:asciiTheme="minorBidi" w:hAnsiTheme="minorBidi"/>
          <w:i/>
          <w:iCs/>
          <w:noProof/>
          <w:sz w:val="24"/>
          <w:szCs w:val="24"/>
          <w:lang w:val="en-US"/>
        </w:rPr>
        <w:t>Proceedings International Conference of Technology Management , Business and Entreprenuership</w:t>
      </w:r>
      <w:r w:rsidRPr="004F49F5">
        <w:rPr>
          <w:rFonts w:asciiTheme="minorBidi" w:hAnsiTheme="minorBidi"/>
          <w:noProof/>
          <w:sz w:val="24"/>
          <w:szCs w:val="24"/>
          <w:lang w:val="en-US"/>
        </w:rPr>
        <w:t xml:space="preserve"> (pp. 447–452).</w:t>
      </w:r>
    </w:p>
    <w:p w14:paraId="1EE4893A"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407139E1"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Leedy, P. &amp;  Ormrod, J. (2013). </w:t>
      </w:r>
      <w:r w:rsidRPr="004F49F5">
        <w:rPr>
          <w:rFonts w:asciiTheme="minorBidi" w:hAnsiTheme="minorBidi"/>
          <w:i/>
          <w:iCs/>
          <w:noProof/>
          <w:sz w:val="24"/>
          <w:szCs w:val="24"/>
          <w:lang w:val="en-US"/>
        </w:rPr>
        <w:t>Practical Research: Planning and Design.</w:t>
      </w:r>
      <w:r w:rsidRPr="004F49F5">
        <w:rPr>
          <w:rFonts w:asciiTheme="minorBidi" w:hAnsiTheme="minorBidi"/>
          <w:noProof/>
          <w:sz w:val="24"/>
          <w:szCs w:val="24"/>
          <w:lang w:val="en-US"/>
        </w:rPr>
        <w:t xml:space="preserve"> (Tenth). Boston: Pearson.</w:t>
      </w:r>
    </w:p>
    <w:p w14:paraId="52C65556"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1DC4B3F6"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Loeb, S., Dynarski, S., McFarland, D., Morris, P., Reardon, S. &amp; Reber, S. (2017). Descriptive Analysis in Education: A Guide for Researchers. </w:t>
      </w:r>
      <w:r w:rsidRPr="004F49F5">
        <w:rPr>
          <w:rFonts w:asciiTheme="minorBidi" w:hAnsiTheme="minorBidi"/>
          <w:i/>
          <w:iCs/>
          <w:noProof/>
          <w:sz w:val="24"/>
          <w:szCs w:val="24"/>
          <w:lang w:val="en-US"/>
        </w:rPr>
        <w:t>(NCEE 2017-4023). U.S Department of Education, Institute of Education Sciences. National Center for Education Evaluation and Regional Assistance</w:t>
      </w:r>
      <w:r w:rsidRPr="004F49F5">
        <w:rPr>
          <w:rFonts w:asciiTheme="minorBidi" w:hAnsiTheme="minorBidi"/>
          <w:noProof/>
          <w:sz w:val="24"/>
          <w:szCs w:val="24"/>
          <w:lang w:val="en-US"/>
        </w:rPr>
        <w:t>, 1–40.</w:t>
      </w:r>
    </w:p>
    <w:p w14:paraId="1E38B78A"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00E5F471"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Matopoulos, A., Vlachopoulou, M. &amp; Manthou, V. (2009). Understanding the factors affecting e-business adoption and impact on logistics processes. </w:t>
      </w:r>
      <w:r w:rsidRPr="004F49F5">
        <w:rPr>
          <w:rFonts w:asciiTheme="minorBidi" w:hAnsiTheme="minorBidi"/>
          <w:i/>
          <w:iCs/>
          <w:noProof/>
          <w:sz w:val="24"/>
          <w:szCs w:val="24"/>
          <w:lang w:val="en-US"/>
        </w:rPr>
        <w:t>Journal of Manufacturing Technology Management</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20</w:t>
      </w:r>
      <w:r w:rsidRPr="004F49F5">
        <w:rPr>
          <w:rFonts w:asciiTheme="minorBidi" w:hAnsiTheme="minorBidi"/>
          <w:noProof/>
          <w:sz w:val="24"/>
          <w:szCs w:val="24"/>
          <w:lang w:val="en-US"/>
        </w:rPr>
        <w:t>(6), 1–13. https://doi.org/DOI: 10.1108/17410380910975113 CITATIONS</w:t>
      </w:r>
    </w:p>
    <w:p w14:paraId="10DF3539" w14:textId="77777777" w:rsidR="004F49F5" w:rsidRPr="004F49F5" w:rsidRDefault="004F49F5" w:rsidP="004F49F5">
      <w:pPr>
        <w:widowControl w:val="0"/>
        <w:autoSpaceDE w:val="0"/>
        <w:autoSpaceDN w:val="0"/>
        <w:adjustRightInd w:val="0"/>
        <w:spacing w:after="0" w:line="240" w:lineRule="auto"/>
        <w:jc w:val="both"/>
        <w:rPr>
          <w:rFonts w:asciiTheme="minorBidi" w:hAnsiTheme="minorBidi"/>
          <w:noProof/>
          <w:sz w:val="24"/>
          <w:szCs w:val="24"/>
          <w:lang w:val="en-US"/>
        </w:rPr>
      </w:pPr>
    </w:p>
    <w:p w14:paraId="5E097897"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Ndonye, S. K. (2014). Influence Of Information Technology On Logistics Performance in Kenya With Reference to Cargo Transportation. </w:t>
      </w:r>
      <w:r w:rsidRPr="004F49F5">
        <w:rPr>
          <w:rFonts w:asciiTheme="minorBidi" w:hAnsiTheme="minorBidi"/>
          <w:i/>
          <w:iCs/>
          <w:noProof/>
          <w:sz w:val="24"/>
          <w:szCs w:val="24"/>
          <w:lang w:val="en-US"/>
        </w:rPr>
        <w:t>Researchjournali’s Journal of Supply Chain Management</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1</w:t>
      </w:r>
      <w:r w:rsidRPr="004F49F5">
        <w:rPr>
          <w:rFonts w:asciiTheme="minorBidi" w:hAnsiTheme="minorBidi"/>
          <w:noProof/>
          <w:sz w:val="24"/>
          <w:szCs w:val="24"/>
          <w:lang w:val="en-US"/>
        </w:rPr>
        <w:t>(2), 1–18.</w:t>
      </w:r>
    </w:p>
    <w:p w14:paraId="2C6416A1"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16C4F183"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Pienaar, W.J. &amp; Havenga, J. H. (2016). Value created by Business logistics. In </w:t>
      </w:r>
      <w:r w:rsidRPr="004F49F5">
        <w:rPr>
          <w:rFonts w:asciiTheme="minorBidi" w:hAnsiTheme="minorBidi"/>
          <w:i/>
          <w:iCs/>
          <w:noProof/>
          <w:sz w:val="24"/>
          <w:szCs w:val="24"/>
          <w:lang w:val="en-US"/>
        </w:rPr>
        <w:t>Business Logistics Management</w:t>
      </w:r>
      <w:r w:rsidRPr="004F49F5">
        <w:rPr>
          <w:rFonts w:asciiTheme="minorBidi" w:hAnsiTheme="minorBidi"/>
          <w:noProof/>
          <w:sz w:val="24"/>
          <w:szCs w:val="24"/>
          <w:lang w:val="en-US"/>
        </w:rPr>
        <w:t xml:space="preserve"> (Fifth, pp. 21–35). Cape Town: Oxford University Press.</w:t>
      </w:r>
    </w:p>
    <w:p w14:paraId="1C71EBF5"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5975E6C6"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pt-BR"/>
        </w:rPr>
        <w:t xml:space="preserve">Ramaa, A., Subramanya, K. N. &amp; Rangaswamy R, T. M. (2012). </w:t>
      </w:r>
      <w:r w:rsidRPr="004F49F5">
        <w:rPr>
          <w:rFonts w:asciiTheme="minorBidi" w:hAnsiTheme="minorBidi"/>
          <w:noProof/>
          <w:sz w:val="24"/>
          <w:szCs w:val="24"/>
          <w:lang w:val="en-US"/>
        </w:rPr>
        <w:t xml:space="preserve">Impact of Warehouse Management System in a Supply Chain. </w:t>
      </w:r>
      <w:r w:rsidRPr="004F49F5">
        <w:rPr>
          <w:rFonts w:asciiTheme="minorBidi" w:hAnsiTheme="minorBidi"/>
          <w:i/>
          <w:iCs/>
          <w:noProof/>
          <w:sz w:val="24"/>
          <w:szCs w:val="24"/>
          <w:lang w:val="en-US"/>
        </w:rPr>
        <w:t>International Journal of Computer Applications</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54</w:t>
      </w:r>
      <w:r w:rsidRPr="004F49F5">
        <w:rPr>
          <w:rFonts w:asciiTheme="minorBidi" w:hAnsiTheme="minorBidi"/>
          <w:noProof/>
          <w:sz w:val="24"/>
          <w:szCs w:val="24"/>
          <w:lang w:val="en-US"/>
        </w:rPr>
        <w:t>(1), 14–20. https://doi.org/10.5120/8530-2062</w:t>
      </w:r>
    </w:p>
    <w:p w14:paraId="1B2332CB"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306048B3"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Ruamsook, K. &amp; Thomchick,  A. T. (2012). Sustainable freight transportation: A review of strategies. </w:t>
      </w:r>
      <w:r w:rsidRPr="004F49F5">
        <w:rPr>
          <w:rFonts w:asciiTheme="minorBidi" w:hAnsiTheme="minorBidi"/>
          <w:i/>
          <w:iCs/>
          <w:noProof/>
          <w:sz w:val="24"/>
          <w:szCs w:val="24"/>
          <w:lang w:val="en-US"/>
        </w:rPr>
        <w:t>53rd Annual Transportation Research Forum, TRF 2012</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1</w:t>
      </w:r>
      <w:r w:rsidRPr="004F49F5">
        <w:rPr>
          <w:rFonts w:asciiTheme="minorBidi" w:hAnsiTheme="minorBidi"/>
          <w:noProof/>
          <w:sz w:val="24"/>
          <w:szCs w:val="24"/>
          <w:lang w:val="en-US"/>
        </w:rPr>
        <w:t>, 129–165.</w:t>
      </w:r>
    </w:p>
    <w:p w14:paraId="78D1C248"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22173A65"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lastRenderedPageBreak/>
        <w:t xml:space="preserve">Sardroud, J. M. (2012). Influence of RFID technology on automated management of construction materials and components. </w:t>
      </w:r>
      <w:r w:rsidRPr="004F49F5">
        <w:rPr>
          <w:rFonts w:asciiTheme="minorBidi" w:hAnsiTheme="minorBidi"/>
          <w:i/>
          <w:iCs/>
          <w:noProof/>
          <w:sz w:val="24"/>
          <w:szCs w:val="24"/>
          <w:lang w:val="en-US"/>
        </w:rPr>
        <w:t>Scientia Iranica</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19</w:t>
      </w:r>
      <w:r w:rsidRPr="004F49F5">
        <w:rPr>
          <w:rFonts w:asciiTheme="minorBidi" w:hAnsiTheme="minorBidi"/>
          <w:noProof/>
          <w:sz w:val="24"/>
          <w:szCs w:val="24"/>
          <w:lang w:val="en-US"/>
        </w:rPr>
        <w:t>(3), 381–392.</w:t>
      </w:r>
    </w:p>
    <w:p w14:paraId="70280071"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49A5E164"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Sari, K. (2008). Inventory inaccuracy and performance of collaborative supply chain practices. </w:t>
      </w:r>
      <w:r w:rsidRPr="004F49F5">
        <w:rPr>
          <w:rFonts w:asciiTheme="minorBidi" w:hAnsiTheme="minorBidi"/>
          <w:i/>
          <w:iCs/>
          <w:noProof/>
          <w:sz w:val="24"/>
          <w:szCs w:val="24"/>
          <w:lang w:val="en-US"/>
        </w:rPr>
        <w:t>Industrial Management and Data Systems</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108.</w:t>
      </w:r>
      <w:r w:rsidRPr="004F49F5">
        <w:rPr>
          <w:rFonts w:asciiTheme="minorBidi" w:hAnsiTheme="minorBidi"/>
          <w:noProof/>
          <w:sz w:val="24"/>
          <w:szCs w:val="24"/>
          <w:lang w:val="en-US"/>
        </w:rPr>
        <w:t>(4), 495–509.</w:t>
      </w:r>
    </w:p>
    <w:p w14:paraId="7BC49A5B"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40629DE1"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Scott, G.M. &amp; Garner, R. (2013). </w:t>
      </w:r>
      <w:r w:rsidRPr="004F49F5">
        <w:rPr>
          <w:rFonts w:asciiTheme="minorBidi" w:hAnsiTheme="minorBidi"/>
          <w:i/>
          <w:iCs/>
          <w:noProof/>
          <w:sz w:val="24"/>
          <w:szCs w:val="24"/>
          <w:lang w:val="en-US"/>
        </w:rPr>
        <w:t>Doing Qualitative Research: Designs, Methods, andTechniques, Pearson Education, Boston, MA.</w:t>
      </w:r>
      <w:r w:rsidRPr="004F49F5">
        <w:rPr>
          <w:rFonts w:asciiTheme="minorBidi" w:hAnsiTheme="minorBidi"/>
          <w:noProof/>
          <w:sz w:val="24"/>
          <w:szCs w:val="24"/>
          <w:lang w:val="en-US"/>
        </w:rPr>
        <w:t xml:space="preserve"> Boston, MA: Pearson Education.</w:t>
      </w:r>
    </w:p>
    <w:p w14:paraId="224F8E4B"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611286A5"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Shakantu, W.M. &amp; Emuze, F. A. (2012). Assessing Reverse logistics in South African Construction. In </w:t>
      </w:r>
      <w:r w:rsidRPr="004F49F5">
        <w:rPr>
          <w:rFonts w:asciiTheme="minorBidi" w:hAnsiTheme="minorBidi"/>
          <w:i/>
          <w:iCs/>
          <w:noProof/>
          <w:sz w:val="24"/>
          <w:szCs w:val="24"/>
          <w:lang w:val="en-US"/>
        </w:rPr>
        <w:t>Proceedings for the 20th Annual Conference of the International Group for lean construction.</w:t>
      </w:r>
      <w:r w:rsidRPr="004F49F5">
        <w:rPr>
          <w:rFonts w:asciiTheme="minorBidi" w:hAnsiTheme="minorBidi"/>
          <w:noProof/>
          <w:sz w:val="24"/>
          <w:szCs w:val="24"/>
          <w:lang w:val="en-US"/>
        </w:rPr>
        <w:t xml:space="preserve"> (p. 661). San Diego, California.</w:t>
      </w:r>
    </w:p>
    <w:p w14:paraId="1EC45903"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6D977F3C"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Shakantu, M. W. (2005). An investigation into building material and waste logistics: The case of Cape Town. PhD Dissertation, BNE, Glasgow Caledonian University, Glasgow.</w:t>
      </w:r>
    </w:p>
    <w:p w14:paraId="67F91502"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59A7E370"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Sharma, G .K. &amp; Sahu, D. G. (2014). “Quality in Supply Chain: Case Study of Indian Cement Industry.” In </w:t>
      </w:r>
      <w:r w:rsidRPr="004F49F5">
        <w:rPr>
          <w:rFonts w:asciiTheme="minorBidi" w:hAnsiTheme="minorBidi"/>
          <w:i/>
          <w:iCs/>
          <w:noProof/>
          <w:sz w:val="24"/>
          <w:szCs w:val="24"/>
          <w:lang w:val="en-US"/>
        </w:rPr>
        <w:t>International Proceeding of Economics Development and Reserch</w:t>
      </w:r>
      <w:r w:rsidRPr="004F49F5">
        <w:rPr>
          <w:rFonts w:asciiTheme="minorBidi" w:hAnsiTheme="minorBidi"/>
          <w:noProof/>
          <w:sz w:val="24"/>
          <w:szCs w:val="24"/>
          <w:lang w:val="en-US"/>
        </w:rPr>
        <w:t>.</w:t>
      </w:r>
    </w:p>
    <w:p w14:paraId="18CD273E"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11672A0D"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Sople, V. V. (2010). </w:t>
      </w:r>
      <w:r w:rsidRPr="004F49F5">
        <w:rPr>
          <w:rFonts w:asciiTheme="minorBidi" w:hAnsiTheme="minorBidi"/>
          <w:i/>
          <w:iCs/>
          <w:noProof/>
          <w:sz w:val="24"/>
          <w:szCs w:val="24"/>
          <w:lang w:val="en-US"/>
        </w:rPr>
        <w:t>Logistics Management</w:t>
      </w:r>
      <w:r w:rsidRPr="004F49F5">
        <w:rPr>
          <w:rFonts w:asciiTheme="minorBidi" w:hAnsiTheme="minorBidi"/>
          <w:noProof/>
          <w:sz w:val="24"/>
          <w:szCs w:val="24"/>
          <w:lang w:val="en-US"/>
        </w:rPr>
        <w:t xml:space="preserve"> (Second). New Delhi: Pearson Education.</w:t>
      </w:r>
    </w:p>
    <w:p w14:paraId="3DC4F4DD"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47F28858"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Tambovcevs, A. (2012). ERP System implementation in Latvian Manufacturing and Construction company. </w:t>
      </w:r>
      <w:r w:rsidRPr="004F49F5">
        <w:rPr>
          <w:rFonts w:asciiTheme="minorBidi" w:hAnsiTheme="minorBidi"/>
          <w:i/>
          <w:iCs/>
          <w:noProof/>
          <w:sz w:val="24"/>
          <w:szCs w:val="24"/>
          <w:lang w:val="en-US"/>
        </w:rPr>
        <w:t>Technological and Economic Development of Economy</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18</w:t>
      </w:r>
      <w:r w:rsidRPr="004F49F5">
        <w:rPr>
          <w:rFonts w:asciiTheme="minorBidi" w:hAnsiTheme="minorBidi"/>
          <w:noProof/>
          <w:sz w:val="24"/>
          <w:szCs w:val="24"/>
          <w:lang w:val="en-US"/>
        </w:rPr>
        <w:t>(1), 67–83. https://doi.org/10.3846/20294913.2012.661176</w:t>
      </w:r>
    </w:p>
    <w:p w14:paraId="3E656B70"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53D78EDD"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Vidalakis, C., Tookey, J. E., &amp; Sommerville, J. (2011). “The Logistics of Construction Supply Chains: the Builders’’ Merchant Perspective".” </w:t>
      </w:r>
      <w:r w:rsidRPr="004F49F5">
        <w:rPr>
          <w:rFonts w:asciiTheme="minorBidi" w:hAnsiTheme="minorBidi"/>
          <w:i/>
          <w:iCs/>
          <w:noProof/>
          <w:sz w:val="24"/>
          <w:szCs w:val="24"/>
          <w:lang w:val="en-US"/>
        </w:rPr>
        <w:t>Engineering, Construction and Architectural Management</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18</w:t>
      </w:r>
      <w:r w:rsidRPr="004F49F5">
        <w:rPr>
          <w:rFonts w:asciiTheme="minorBidi" w:hAnsiTheme="minorBidi"/>
          <w:noProof/>
          <w:sz w:val="24"/>
          <w:szCs w:val="24"/>
          <w:lang w:val="en-US"/>
        </w:rPr>
        <w:t xml:space="preserve">(1), 66–81. </w:t>
      </w:r>
    </w:p>
    <w:p w14:paraId="0F9092B3"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38588B69"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Webster, J., Dalby, M., Fox, D., &amp; Pinder, A. D. (2014). </w:t>
      </w:r>
      <w:r w:rsidRPr="004F49F5">
        <w:rPr>
          <w:rFonts w:asciiTheme="minorBidi" w:hAnsiTheme="minorBidi"/>
          <w:i/>
          <w:iCs/>
          <w:noProof/>
          <w:sz w:val="24"/>
          <w:szCs w:val="24"/>
          <w:lang w:val="en-US"/>
        </w:rPr>
        <w:t>Factors in the design of order picking systems that influence manual handling practices. Prepared by the Health and Safety Laboratory for the Health and Safety Executive 2014</w:t>
      </w:r>
      <w:r w:rsidRPr="004F49F5">
        <w:rPr>
          <w:rFonts w:asciiTheme="minorBidi" w:hAnsiTheme="minorBidi"/>
          <w:noProof/>
          <w:sz w:val="24"/>
          <w:szCs w:val="24"/>
          <w:lang w:val="en-US"/>
        </w:rPr>
        <w:t>.</w:t>
      </w:r>
    </w:p>
    <w:p w14:paraId="37E8FF55"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00981E99"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Williams, C. (2007). Research Methods. </w:t>
      </w:r>
      <w:r w:rsidRPr="004F49F5">
        <w:rPr>
          <w:rFonts w:asciiTheme="minorBidi" w:hAnsiTheme="minorBidi"/>
          <w:i/>
          <w:iCs/>
          <w:noProof/>
          <w:sz w:val="24"/>
          <w:szCs w:val="24"/>
          <w:lang w:val="en-US"/>
        </w:rPr>
        <w:t>Journal of Business and Economic Research</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5</w:t>
      </w:r>
      <w:r w:rsidRPr="004F49F5">
        <w:rPr>
          <w:rFonts w:asciiTheme="minorBidi" w:hAnsiTheme="minorBidi"/>
          <w:noProof/>
          <w:sz w:val="24"/>
          <w:szCs w:val="24"/>
          <w:lang w:val="en-US"/>
        </w:rPr>
        <w:t>(3), 65–72.</w:t>
      </w:r>
    </w:p>
    <w:p w14:paraId="66DA8854"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68ACF9EC"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Wilson, M. N., Iravo, M. A., Tirimba, O. I. &amp; Ombui, K. (2015). Effects of Information Technology on Performance of Logistics Firms in Nairobi County. </w:t>
      </w:r>
      <w:r w:rsidRPr="004F49F5">
        <w:rPr>
          <w:rFonts w:asciiTheme="minorBidi" w:hAnsiTheme="minorBidi"/>
          <w:i/>
          <w:iCs/>
          <w:noProof/>
          <w:sz w:val="24"/>
          <w:szCs w:val="24"/>
          <w:lang w:val="en-US"/>
        </w:rPr>
        <w:t>International Journal of Scientific and Research Publications</w:t>
      </w:r>
      <w:r w:rsidRPr="004F49F5">
        <w:rPr>
          <w:rFonts w:asciiTheme="minorBidi" w:hAnsiTheme="minorBidi"/>
          <w:noProof/>
          <w:sz w:val="24"/>
          <w:szCs w:val="24"/>
          <w:lang w:val="en-US"/>
        </w:rPr>
        <w:t xml:space="preserve">, </w:t>
      </w:r>
      <w:r w:rsidRPr="004F49F5">
        <w:rPr>
          <w:rFonts w:asciiTheme="minorBidi" w:hAnsiTheme="minorBidi"/>
          <w:i/>
          <w:iCs/>
          <w:noProof/>
          <w:sz w:val="24"/>
          <w:szCs w:val="24"/>
          <w:lang w:val="en-US"/>
        </w:rPr>
        <w:t>5</w:t>
      </w:r>
      <w:r w:rsidRPr="004F49F5">
        <w:rPr>
          <w:rFonts w:asciiTheme="minorBidi" w:hAnsiTheme="minorBidi"/>
          <w:noProof/>
          <w:sz w:val="24"/>
          <w:szCs w:val="24"/>
          <w:lang w:val="en-US"/>
        </w:rPr>
        <w:t>(1), 1–26.</w:t>
      </w:r>
    </w:p>
    <w:p w14:paraId="4EFCBE42"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511BB68D"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Yin, R. K. (2012). </w:t>
      </w:r>
      <w:r w:rsidRPr="004F49F5">
        <w:rPr>
          <w:rFonts w:asciiTheme="minorBidi" w:hAnsiTheme="minorBidi"/>
          <w:i/>
          <w:iCs/>
          <w:noProof/>
          <w:sz w:val="24"/>
          <w:szCs w:val="24"/>
          <w:lang w:val="en-US"/>
        </w:rPr>
        <w:t>Applications of case study research, 3rd edn., Sage, Thousand Oaks, CA.</w:t>
      </w:r>
      <w:r w:rsidRPr="004F49F5">
        <w:rPr>
          <w:rFonts w:asciiTheme="minorBidi" w:hAnsiTheme="minorBidi"/>
          <w:noProof/>
          <w:sz w:val="24"/>
          <w:szCs w:val="24"/>
          <w:lang w:val="en-US"/>
        </w:rPr>
        <w:t xml:space="preserve"> (Third). Thousand Oaks, California.: Sage Publications.</w:t>
      </w:r>
    </w:p>
    <w:p w14:paraId="2F37317D"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p>
    <w:p w14:paraId="73726252" w14:textId="77777777" w:rsidR="004F49F5" w:rsidRPr="004F49F5" w:rsidRDefault="004F49F5" w:rsidP="004F49F5">
      <w:pPr>
        <w:widowControl w:val="0"/>
        <w:autoSpaceDE w:val="0"/>
        <w:autoSpaceDN w:val="0"/>
        <w:adjustRightInd w:val="0"/>
        <w:spacing w:after="0" w:line="240" w:lineRule="auto"/>
        <w:ind w:left="480" w:hanging="480"/>
        <w:jc w:val="both"/>
        <w:rPr>
          <w:rFonts w:asciiTheme="minorBidi" w:hAnsiTheme="minorBidi"/>
          <w:noProof/>
          <w:sz w:val="24"/>
          <w:szCs w:val="24"/>
          <w:lang w:val="en-US"/>
        </w:rPr>
      </w:pPr>
      <w:r w:rsidRPr="004F49F5">
        <w:rPr>
          <w:rFonts w:asciiTheme="minorBidi" w:hAnsiTheme="minorBidi"/>
          <w:noProof/>
          <w:sz w:val="24"/>
          <w:szCs w:val="24"/>
          <w:lang w:val="en-US"/>
        </w:rPr>
        <w:t xml:space="preserve">Yin, R. K. (2014). </w:t>
      </w:r>
      <w:r w:rsidRPr="004F49F5">
        <w:rPr>
          <w:rFonts w:asciiTheme="minorBidi" w:hAnsiTheme="minorBidi"/>
          <w:i/>
          <w:iCs/>
          <w:noProof/>
          <w:sz w:val="24"/>
          <w:szCs w:val="24"/>
          <w:lang w:val="en-US"/>
        </w:rPr>
        <w:t xml:space="preserve">Case study research; design and methods. (5th ed). Newbury Park, </w:t>
      </w:r>
      <w:r w:rsidRPr="004F49F5">
        <w:rPr>
          <w:rFonts w:asciiTheme="minorBidi" w:hAnsiTheme="minorBidi"/>
          <w:i/>
          <w:iCs/>
          <w:noProof/>
          <w:sz w:val="24"/>
          <w:szCs w:val="24"/>
          <w:lang w:val="en-US"/>
        </w:rPr>
        <w:lastRenderedPageBreak/>
        <w:t>CA: Sage Publications, Inc. ISSN</w:t>
      </w:r>
      <w:r w:rsidRPr="004F49F5">
        <w:rPr>
          <w:rFonts w:asciiTheme="minorBidi" w:hAnsiTheme="minorBidi"/>
          <w:noProof/>
          <w:sz w:val="24"/>
          <w:szCs w:val="24"/>
          <w:lang w:val="en-US"/>
        </w:rPr>
        <w:t xml:space="preserve"> (Fifth). Newbury Park, California: Sage Publications.</w:t>
      </w:r>
    </w:p>
    <w:p w14:paraId="0632E2CC" w14:textId="77777777" w:rsidR="004F49F5" w:rsidRPr="004F49F5" w:rsidRDefault="004F49F5" w:rsidP="004F49F5">
      <w:pPr>
        <w:spacing w:after="0" w:line="240" w:lineRule="auto"/>
        <w:ind w:left="2016" w:hanging="2016"/>
        <w:jc w:val="both"/>
        <w:rPr>
          <w:rFonts w:asciiTheme="minorBidi" w:eastAsia="Calibri" w:hAnsiTheme="minorBidi"/>
          <w:color w:val="FF0000"/>
          <w:kern w:val="24"/>
          <w:sz w:val="24"/>
          <w:szCs w:val="24"/>
        </w:rPr>
      </w:pPr>
      <w:r w:rsidRPr="004F49F5">
        <w:rPr>
          <w:rFonts w:asciiTheme="minorBidi" w:hAnsiTheme="minorBidi"/>
          <w:b/>
          <w:bCs/>
          <w:sz w:val="24"/>
          <w:szCs w:val="24"/>
          <w:lang w:val="en-US"/>
        </w:rPr>
        <w:fldChar w:fldCharType="end"/>
      </w:r>
    </w:p>
    <w:sectPr w:rsidR="004F49F5" w:rsidRPr="004F49F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NeueLT Pro 75 Bd">
    <w:altName w:val="Arial"/>
    <w:panose1 w:val="00000000000000000000"/>
    <w:charset w:val="00"/>
    <w:family w:val="swiss"/>
    <w:notTrueType/>
    <w:pitch w:val="default"/>
    <w:sig w:usb0="00000003" w:usb1="00000000" w:usb2="00000000" w:usb3="00000000" w:csb0="00000001" w:csb1="00000000"/>
  </w:font>
  <w:font w:name="Museo 700">
    <w:altName w:val="Museo 700"/>
    <w:panose1 w:val="00000000000000000000"/>
    <w:charset w:val="00"/>
    <w:family w:val="roman"/>
    <w:notTrueType/>
    <w:pitch w:val="default"/>
    <w:sig w:usb0="00000003" w:usb1="00000000" w:usb2="00000000" w:usb3="00000000" w:csb0="00000001" w:csb1="00000000"/>
  </w:font>
  <w:font w:name="HelveticaNeueLT Pro 45 Lt">
    <w:altName w:val="Arial"/>
    <w:panose1 w:val="00000000000000000000"/>
    <w:charset w:val="00"/>
    <w:family w:val="swiss"/>
    <w:notTrueType/>
    <w:pitch w:val="default"/>
    <w:sig w:usb0="00000003" w:usb1="00000000" w:usb2="00000000" w:usb3="00000000" w:csb0="00000001" w:csb1="00000000"/>
  </w:font>
  <w:font w:name="SabonLTStd-Roman">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B92B93"/>
    <w:multiLevelType w:val="hybridMultilevel"/>
    <w:tmpl w:val="0B227496"/>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FC0868"/>
    <w:multiLevelType w:val="hybridMultilevel"/>
    <w:tmpl w:val="8E8AE312"/>
    <w:lvl w:ilvl="0" w:tplc="1C09001B">
      <w:start w:val="1"/>
      <w:numFmt w:val="low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4F3E44C4"/>
    <w:multiLevelType w:val="hybridMultilevel"/>
    <w:tmpl w:val="2A4050F6"/>
    <w:lvl w:ilvl="0" w:tplc="1C09001B">
      <w:start w:val="1"/>
      <w:numFmt w:val="low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550C7B8F"/>
    <w:multiLevelType w:val="hybridMultilevel"/>
    <w:tmpl w:val="70F27D30"/>
    <w:lvl w:ilvl="0" w:tplc="58AC5B58">
      <w:start w:val="1"/>
      <w:numFmt w:val="lowerRoman"/>
      <w:lvlText w:val="%1."/>
      <w:lvlJc w:val="left"/>
      <w:pPr>
        <w:ind w:left="780" w:hanging="72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4" w15:restartNumberingAfterBreak="0">
    <w:nsid w:val="56B51941"/>
    <w:multiLevelType w:val="multilevel"/>
    <w:tmpl w:val="5D26077E"/>
    <w:styleLink w:val="Style3"/>
    <w:lvl w:ilvl="0">
      <w:start w:val="1"/>
      <w:numFmt w:val="decimal"/>
      <w:lvlText w:val="%1"/>
      <w:lvlJc w:val="left"/>
      <w:pPr>
        <w:ind w:left="360" w:hanging="360"/>
      </w:pPr>
      <w:rPr>
        <w:rFonts w:hint="default"/>
      </w:rPr>
    </w:lvl>
    <w:lvl w:ilvl="1">
      <w:start w:val="1"/>
      <w:numFmt w:val="decimal"/>
      <w:lvlText w:val="%1.%2"/>
      <w:lvlJc w:val="left"/>
      <w:pPr>
        <w:ind w:left="1003" w:hanging="360"/>
      </w:pPr>
      <w:rPr>
        <w:rFonts w:hint="default"/>
      </w:rPr>
    </w:lvl>
    <w:lvl w:ilvl="2">
      <w:start w:val="1"/>
      <w:numFmt w:val="decimal"/>
      <w:lvlText w:val="%1.%2.%3"/>
      <w:lvlJc w:val="left"/>
      <w:pPr>
        <w:ind w:left="1363" w:hanging="360"/>
      </w:pPr>
      <w:rPr>
        <w:rFonts w:hint="default"/>
      </w:rPr>
    </w:lvl>
    <w:lvl w:ilvl="3">
      <w:start w:val="1"/>
      <w:numFmt w:val="decimal"/>
      <w:lvlText w:val="%1.%2.%3.%4"/>
      <w:lvlJc w:val="left"/>
      <w:pPr>
        <w:ind w:left="1723" w:hanging="360"/>
      </w:pPr>
      <w:rPr>
        <w:rFonts w:hint="default"/>
      </w:rPr>
    </w:lvl>
    <w:lvl w:ilvl="4">
      <w:start w:val="1"/>
      <w:numFmt w:val="decimal"/>
      <w:lvlText w:val="%1.%2.%3.%4.%5"/>
      <w:lvlJc w:val="left"/>
      <w:pPr>
        <w:ind w:left="2083" w:hanging="360"/>
      </w:pPr>
      <w:rPr>
        <w:rFonts w:hint="default"/>
      </w:rPr>
    </w:lvl>
    <w:lvl w:ilvl="5">
      <w:start w:val="1"/>
      <w:numFmt w:val="lowerRoman"/>
      <w:lvlText w:val="(%6)"/>
      <w:lvlJc w:val="left"/>
      <w:pPr>
        <w:ind w:left="2443" w:hanging="360"/>
      </w:pPr>
      <w:rPr>
        <w:rFonts w:hint="default"/>
      </w:rPr>
    </w:lvl>
    <w:lvl w:ilvl="6">
      <w:start w:val="1"/>
      <w:numFmt w:val="decimal"/>
      <w:lvlText w:val="%7."/>
      <w:lvlJc w:val="left"/>
      <w:pPr>
        <w:ind w:left="2803" w:hanging="360"/>
      </w:pPr>
      <w:rPr>
        <w:rFonts w:hint="default"/>
      </w:rPr>
    </w:lvl>
    <w:lvl w:ilvl="7">
      <w:start w:val="1"/>
      <w:numFmt w:val="lowerLetter"/>
      <w:lvlText w:val="%8."/>
      <w:lvlJc w:val="left"/>
      <w:pPr>
        <w:ind w:left="3163" w:hanging="360"/>
      </w:pPr>
      <w:rPr>
        <w:rFonts w:hint="default"/>
      </w:rPr>
    </w:lvl>
    <w:lvl w:ilvl="8">
      <w:start w:val="1"/>
      <w:numFmt w:val="lowerRoman"/>
      <w:lvlText w:val="%9."/>
      <w:lvlJc w:val="left"/>
      <w:pPr>
        <w:ind w:left="3523" w:hanging="360"/>
      </w:pPr>
      <w:rPr>
        <w:rFonts w:hint="default"/>
      </w:rPr>
    </w:lvl>
  </w:abstractNum>
  <w:num w:numId="1" w16cid:durableId="134941145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41773531">
    <w:abstractNumId w:val="2"/>
  </w:num>
  <w:num w:numId="3" w16cid:durableId="2070422337">
    <w:abstractNumId w:val="4"/>
  </w:num>
  <w:num w:numId="4" w16cid:durableId="2126343818">
    <w:abstractNumId w:val="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360" w:hanging="360"/>
        </w:pPr>
        <w:rPr>
          <w:rFonts w:hint="default"/>
        </w:rPr>
      </w:lvl>
    </w:lvlOverride>
    <w:lvlOverride w:ilvl="3">
      <w:lvl w:ilvl="3">
        <w:start w:val="1"/>
        <w:numFmt w:val="decimal"/>
        <w:lvlText w:val="%1.%2.%3.%4"/>
        <w:lvlJc w:val="left"/>
        <w:pPr>
          <w:ind w:left="1440" w:hanging="360"/>
        </w:pPr>
        <w:rPr>
          <w:rFonts w:hint="default"/>
        </w:rPr>
      </w:lvl>
    </w:lvlOverride>
    <w:lvlOverride w:ilvl="4">
      <w:lvl w:ilvl="4">
        <w:start w:val="1"/>
        <w:numFmt w:val="decimal"/>
        <w:lvlText w:val="%1.%2.%3.%4.%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36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5" w16cid:durableId="568341765">
    <w:abstractNumId w:val="1"/>
  </w:num>
  <w:num w:numId="6" w16cid:durableId="11554159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631"/>
    <w:rsid w:val="00014631"/>
    <w:rsid w:val="004F49F5"/>
    <w:rsid w:val="00586E93"/>
    <w:rsid w:val="00637DB9"/>
    <w:rsid w:val="00F16BD8"/>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9ACEA9"/>
  <w15:chartTrackingRefBased/>
  <w15:docId w15:val="{98A50D33-8AB5-41E1-86DA-63A25E777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Subtitle"/>
    <w:next w:val="Normal"/>
    <w:link w:val="Heading2Char"/>
    <w:uiPriority w:val="9"/>
    <w:unhideWhenUsed/>
    <w:qFormat/>
    <w:rsid w:val="00014631"/>
    <w:pPr>
      <w:keepNext/>
      <w:keepLines/>
      <w:numPr>
        <w:ilvl w:val="0"/>
      </w:numPr>
      <w:spacing w:before="240" w:after="120" w:line="240" w:lineRule="auto"/>
      <w:ind w:left="360" w:hanging="360"/>
      <w:outlineLvl w:val="1"/>
    </w:pPr>
    <w:rPr>
      <w:rFonts w:ascii="Arial" w:eastAsia="Times New Roman" w:hAnsi="Arial" w:cs="Arial"/>
      <w:b/>
      <w:color w:val="595959" w:themeColor="text1" w:themeTint="A6"/>
      <w:spacing w:val="0"/>
      <w:sz w:val="24"/>
      <w:szCs w:val="24"/>
    </w:rPr>
  </w:style>
  <w:style w:type="paragraph" w:styleId="Heading3">
    <w:name w:val="heading 3"/>
    <w:basedOn w:val="Subtitle"/>
    <w:next w:val="Normal"/>
    <w:link w:val="Heading3Char"/>
    <w:uiPriority w:val="9"/>
    <w:unhideWhenUsed/>
    <w:qFormat/>
    <w:rsid w:val="00014631"/>
    <w:pPr>
      <w:keepNext/>
      <w:keepLines/>
      <w:numPr>
        <w:ilvl w:val="0"/>
      </w:numPr>
      <w:spacing w:before="240" w:after="120" w:line="240" w:lineRule="auto"/>
      <w:ind w:left="360" w:hanging="360"/>
      <w:outlineLvl w:val="2"/>
    </w:pPr>
    <w:rPr>
      <w:rFonts w:ascii="Arial" w:eastAsia="Calibri" w:hAnsi="Arial" w:cstheme="majorBidi"/>
      <w:b/>
      <w:color w:val="595959" w:themeColor="text1" w:themeTint="A6"/>
      <w:spacing w:val="0"/>
      <w:sz w:val="24"/>
      <w:szCs w:val="28"/>
    </w:rPr>
  </w:style>
  <w:style w:type="paragraph" w:styleId="Heading4">
    <w:name w:val="heading 4"/>
    <w:basedOn w:val="Normal"/>
    <w:next w:val="Normal"/>
    <w:link w:val="Heading4Char"/>
    <w:uiPriority w:val="9"/>
    <w:semiHidden/>
    <w:unhideWhenUsed/>
    <w:qFormat/>
    <w:rsid w:val="00014631"/>
    <w:pPr>
      <w:keepNext/>
      <w:keepLines/>
      <w:spacing w:before="40" w:after="0"/>
      <w:outlineLvl w:val="3"/>
    </w:pPr>
    <w:rPr>
      <w:rFonts w:asciiTheme="majorHAnsi" w:eastAsiaTheme="majorEastAsia" w:hAnsiTheme="majorHAnsi" w:cstheme="majorBidi"/>
      <w:i/>
      <w:iCs/>
      <w:color w:val="2F5496"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5">
    <w:name w:val="Pa5"/>
    <w:basedOn w:val="Normal"/>
    <w:next w:val="Normal"/>
    <w:uiPriority w:val="99"/>
    <w:rsid w:val="00014631"/>
    <w:pPr>
      <w:autoSpaceDE w:val="0"/>
      <w:autoSpaceDN w:val="0"/>
      <w:adjustRightInd w:val="0"/>
      <w:spacing w:after="0" w:line="181" w:lineRule="atLeast"/>
    </w:pPr>
    <w:rPr>
      <w:rFonts w:ascii="HelveticaNeueLT Pro 75 Bd" w:hAnsi="HelveticaNeueLT Pro 75 Bd"/>
      <w:sz w:val="24"/>
      <w:szCs w:val="24"/>
    </w:rPr>
  </w:style>
  <w:style w:type="paragraph" w:customStyle="1" w:styleId="Pa6">
    <w:name w:val="Pa6"/>
    <w:basedOn w:val="Normal"/>
    <w:next w:val="Normal"/>
    <w:uiPriority w:val="99"/>
    <w:rsid w:val="00014631"/>
    <w:pPr>
      <w:autoSpaceDE w:val="0"/>
      <w:autoSpaceDN w:val="0"/>
      <w:adjustRightInd w:val="0"/>
      <w:spacing w:after="0" w:line="161" w:lineRule="atLeast"/>
    </w:pPr>
    <w:rPr>
      <w:rFonts w:ascii="HelveticaNeueLT Pro 75 Bd" w:hAnsi="HelveticaNeueLT Pro 75 Bd"/>
      <w:sz w:val="24"/>
      <w:szCs w:val="24"/>
    </w:rPr>
  </w:style>
  <w:style w:type="character" w:customStyle="1" w:styleId="Heading2Char">
    <w:name w:val="Heading 2 Char"/>
    <w:basedOn w:val="DefaultParagraphFont"/>
    <w:link w:val="Heading2"/>
    <w:uiPriority w:val="9"/>
    <w:rsid w:val="00014631"/>
    <w:rPr>
      <w:rFonts w:ascii="Arial" w:eastAsia="Times New Roman" w:hAnsi="Arial" w:cs="Arial"/>
      <w:b/>
      <w:color w:val="595959" w:themeColor="text1" w:themeTint="A6"/>
      <w:sz w:val="24"/>
      <w:szCs w:val="24"/>
      <w:lang w:val="en-US"/>
    </w:rPr>
  </w:style>
  <w:style w:type="character" w:customStyle="1" w:styleId="Heading3Char">
    <w:name w:val="Heading 3 Char"/>
    <w:basedOn w:val="DefaultParagraphFont"/>
    <w:link w:val="Heading3"/>
    <w:uiPriority w:val="9"/>
    <w:rsid w:val="00014631"/>
    <w:rPr>
      <w:rFonts w:ascii="Arial" w:eastAsia="Calibri" w:hAnsi="Arial" w:cstheme="majorBidi"/>
      <w:b/>
      <w:color w:val="595959" w:themeColor="text1" w:themeTint="A6"/>
      <w:sz w:val="24"/>
      <w:szCs w:val="28"/>
      <w:lang w:val="en-US"/>
    </w:rPr>
  </w:style>
  <w:style w:type="character" w:customStyle="1" w:styleId="Heading4Char">
    <w:name w:val="Heading 4 Char"/>
    <w:basedOn w:val="DefaultParagraphFont"/>
    <w:link w:val="Heading4"/>
    <w:uiPriority w:val="9"/>
    <w:semiHidden/>
    <w:rsid w:val="00014631"/>
    <w:rPr>
      <w:rFonts w:asciiTheme="majorHAnsi" w:eastAsiaTheme="majorEastAsia" w:hAnsiTheme="majorHAnsi" w:cstheme="majorBidi"/>
      <w:i/>
      <w:iCs/>
      <w:color w:val="2F5496" w:themeColor="accent1" w:themeShade="BF"/>
      <w:lang w:val="en-US"/>
    </w:rPr>
  </w:style>
  <w:style w:type="paragraph" w:styleId="NormalWeb">
    <w:name w:val="Normal (Web)"/>
    <w:basedOn w:val="Normal"/>
    <w:uiPriority w:val="99"/>
    <w:unhideWhenUsed/>
    <w:rsid w:val="0001463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Subtitle">
    <w:name w:val="Subtitle"/>
    <w:basedOn w:val="Normal"/>
    <w:next w:val="Normal"/>
    <w:link w:val="SubtitleChar"/>
    <w:uiPriority w:val="11"/>
    <w:qFormat/>
    <w:rsid w:val="00014631"/>
    <w:pPr>
      <w:numPr>
        <w:ilvl w:val="1"/>
      </w:numPr>
    </w:pPr>
    <w:rPr>
      <w:rFonts w:eastAsiaTheme="minorEastAsia"/>
      <w:color w:val="5A5A5A" w:themeColor="text1" w:themeTint="A5"/>
      <w:spacing w:val="15"/>
      <w:lang w:val="en-US"/>
    </w:rPr>
  </w:style>
  <w:style w:type="character" w:customStyle="1" w:styleId="SubtitleChar">
    <w:name w:val="Subtitle Char"/>
    <w:basedOn w:val="DefaultParagraphFont"/>
    <w:link w:val="Subtitle"/>
    <w:uiPriority w:val="11"/>
    <w:rsid w:val="00014631"/>
    <w:rPr>
      <w:rFonts w:eastAsiaTheme="minorEastAsia"/>
      <w:color w:val="5A5A5A" w:themeColor="text1" w:themeTint="A5"/>
      <w:spacing w:val="15"/>
      <w:lang w:val="en-US"/>
    </w:rPr>
  </w:style>
  <w:style w:type="character" w:customStyle="1" w:styleId="Figure2Char">
    <w:name w:val="Figure 2 Char"/>
    <w:basedOn w:val="DefaultParagraphFont"/>
    <w:link w:val="Figure2"/>
    <w:locked/>
    <w:rsid w:val="00014631"/>
    <w:rPr>
      <w:rFonts w:ascii="Arial" w:eastAsia="Calibri" w:hAnsi="Arial" w:cs="Arial"/>
      <w:b/>
    </w:rPr>
  </w:style>
  <w:style w:type="paragraph" w:customStyle="1" w:styleId="Figure2">
    <w:name w:val="Figure 2"/>
    <w:basedOn w:val="Normal"/>
    <w:link w:val="Figure2Char"/>
    <w:autoRedefine/>
    <w:qFormat/>
    <w:rsid w:val="00014631"/>
    <w:pPr>
      <w:autoSpaceDE w:val="0"/>
      <w:autoSpaceDN w:val="0"/>
      <w:adjustRightInd w:val="0"/>
      <w:spacing w:after="0" w:line="360" w:lineRule="auto"/>
      <w:ind w:left="1440" w:hanging="1440"/>
      <w:contextualSpacing/>
      <w:jc w:val="both"/>
    </w:pPr>
    <w:rPr>
      <w:rFonts w:ascii="Arial" w:eastAsia="Calibri" w:hAnsi="Arial" w:cs="Arial"/>
      <w:b/>
    </w:rPr>
  </w:style>
  <w:style w:type="character" w:customStyle="1" w:styleId="Table2Char">
    <w:name w:val="Table 2 Char"/>
    <w:basedOn w:val="DefaultParagraphFont"/>
    <w:link w:val="Table2"/>
    <w:locked/>
    <w:rsid w:val="00014631"/>
    <w:rPr>
      <w:rFonts w:ascii="Arial" w:eastAsia="Calibri" w:hAnsi="Arial" w:cs="Arial"/>
      <w:b/>
      <w:sz w:val="20"/>
      <w:szCs w:val="20"/>
    </w:rPr>
  </w:style>
  <w:style w:type="paragraph" w:customStyle="1" w:styleId="Table2">
    <w:name w:val="Table 2"/>
    <w:basedOn w:val="Normal"/>
    <w:link w:val="Table2Char"/>
    <w:autoRedefine/>
    <w:qFormat/>
    <w:rsid w:val="00014631"/>
    <w:pPr>
      <w:autoSpaceDE w:val="0"/>
      <w:autoSpaceDN w:val="0"/>
      <w:adjustRightInd w:val="0"/>
      <w:spacing w:after="240" w:line="276" w:lineRule="auto"/>
      <w:ind w:left="1152" w:hanging="1152"/>
      <w:contextualSpacing/>
      <w:jc w:val="both"/>
    </w:pPr>
    <w:rPr>
      <w:rFonts w:ascii="Arial" w:eastAsia="Calibri" w:hAnsi="Arial" w:cs="Arial"/>
      <w:b/>
      <w:sz w:val="20"/>
      <w:szCs w:val="20"/>
    </w:rPr>
  </w:style>
  <w:style w:type="table" w:styleId="GridTable4-Accent5">
    <w:name w:val="Grid Table 4 Accent 5"/>
    <w:basedOn w:val="TableNormal"/>
    <w:uiPriority w:val="49"/>
    <w:rsid w:val="00014631"/>
    <w:pPr>
      <w:spacing w:after="0" w:line="240" w:lineRule="auto"/>
    </w:pPr>
    <w:tblPr>
      <w:tblStyleRowBandSize w:val="1"/>
      <w:tblStyleColBandSize w:val="1"/>
      <w:tblInd w:w="0" w:type="nil"/>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Paragraph">
    <w:name w:val="List Paragraph"/>
    <w:basedOn w:val="Normal"/>
    <w:uiPriority w:val="34"/>
    <w:qFormat/>
    <w:rsid w:val="00014631"/>
    <w:pPr>
      <w:ind w:left="720"/>
      <w:contextualSpacing/>
    </w:pPr>
  </w:style>
  <w:style w:type="numbering" w:customStyle="1" w:styleId="Style3">
    <w:name w:val="Style3"/>
    <w:uiPriority w:val="99"/>
    <w:rsid w:val="00014631"/>
    <w:pPr>
      <w:numPr>
        <w:numId w:val="3"/>
      </w:numPr>
    </w:pPr>
  </w:style>
  <w:style w:type="character" w:styleId="Hyperlink">
    <w:name w:val="Hyperlink"/>
    <w:basedOn w:val="DefaultParagraphFont"/>
    <w:uiPriority w:val="99"/>
    <w:unhideWhenUsed/>
    <w:rsid w:val="00014631"/>
    <w:rPr>
      <w:color w:val="0563C1" w:themeColor="hyperlink"/>
      <w:u w:val="single"/>
    </w:rPr>
  </w:style>
  <w:style w:type="paragraph" w:styleId="Header">
    <w:name w:val="header"/>
    <w:basedOn w:val="Normal"/>
    <w:link w:val="HeaderChar"/>
    <w:uiPriority w:val="99"/>
    <w:unhideWhenUsed/>
    <w:rsid w:val="00014631"/>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014631"/>
    <w:rPr>
      <w:lang w:val="en-US"/>
    </w:rPr>
  </w:style>
  <w:style w:type="paragraph" w:styleId="Footer">
    <w:name w:val="footer"/>
    <w:basedOn w:val="Normal"/>
    <w:link w:val="FooterChar"/>
    <w:uiPriority w:val="99"/>
    <w:unhideWhenUsed/>
    <w:rsid w:val="00014631"/>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014631"/>
    <w:rPr>
      <w:lang w:val="en-US"/>
    </w:rPr>
  </w:style>
  <w:style w:type="character" w:customStyle="1" w:styleId="UnresolvedMention1">
    <w:name w:val="Unresolved Mention1"/>
    <w:basedOn w:val="DefaultParagraphFont"/>
    <w:uiPriority w:val="99"/>
    <w:semiHidden/>
    <w:unhideWhenUsed/>
    <w:rsid w:val="00014631"/>
    <w:rPr>
      <w:color w:val="605E5C"/>
      <w:shd w:val="clear" w:color="auto" w:fill="E1DFDD"/>
    </w:rPr>
  </w:style>
  <w:style w:type="character" w:styleId="Strong">
    <w:name w:val="Strong"/>
    <w:basedOn w:val="DefaultParagraphFont"/>
    <w:uiPriority w:val="22"/>
    <w:qFormat/>
    <w:rsid w:val="00014631"/>
    <w:rPr>
      <w:b/>
      <w:bCs/>
    </w:rPr>
  </w:style>
  <w:style w:type="character" w:styleId="Emphasis">
    <w:name w:val="Emphasis"/>
    <w:basedOn w:val="DefaultParagraphFont"/>
    <w:uiPriority w:val="20"/>
    <w:qFormat/>
    <w:rsid w:val="00014631"/>
    <w:rPr>
      <w:i/>
      <w:iCs/>
    </w:rPr>
  </w:style>
  <w:style w:type="paragraph" w:styleId="Caption">
    <w:name w:val="caption"/>
    <w:basedOn w:val="Normal"/>
    <w:next w:val="Normal"/>
    <w:uiPriority w:val="35"/>
    <w:unhideWhenUsed/>
    <w:qFormat/>
    <w:rsid w:val="00014631"/>
    <w:pPr>
      <w:spacing w:after="200" w:line="240" w:lineRule="auto"/>
    </w:pPr>
    <w:rPr>
      <w:i/>
      <w:iCs/>
      <w:color w:val="44546A" w:themeColor="text2"/>
      <w:sz w:val="18"/>
      <w:szCs w:val="18"/>
      <w:lang w:val="en-US"/>
    </w:rPr>
  </w:style>
  <w:style w:type="numbering" w:customStyle="1" w:styleId="Style31">
    <w:name w:val="Style31"/>
    <w:uiPriority w:val="99"/>
    <w:rsid w:val="004F49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3.bin"/></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4.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0!$CB$818:$CB$826</c:f>
              <c:strCache>
                <c:ptCount val="9"/>
                <c:pt idx="0">
                  <c:v>RFD/WMS</c:v>
                </c:pt>
                <c:pt idx="1">
                  <c:v>Paper picking list</c:v>
                </c:pt>
                <c:pt idx="2">
                  <c:v>Pick by light</c:v>
                </c:pt>
                <c:pt idx="3">
                  <c:v>Barcode scanning</c:v>
                </c:pt>
                <c:pt idx="4">
                  <c:v>Voice picking</c:v>
                </c:pt>
                <c:pt idx="5">
                  <c:v>Pick to light</c:v>
                </c:pt>
                <c:pt idx="6">
                  <c:v>Put to light</c:v>
                </c:pt>
                <c:pt idx="7">
                  <c:v>RFID/WMS</c:v>
                </c:pt>
                <c:pt idx="8">
                  <c:v>Automated</c:v>
                </c:pt>
              </c:strCache>
            </c:strRef>
          </c:cat>
          <c:val>
            <c:numRef>
              <c:f>Sheet40!$CC$818:$CC$826</c:f>
              <c:numCache>
                <c:formatCode>0.00</c:formatCode>
                <c:ptCount val="9"/>
                <c:pt idx="0" formatCode="General">
                  <c:v>0</c:v>
                </c:pt>
                <c:pt idx="1">
                  <c:v>87.5</c:v>
                </c:pt>
                <c:pt idx="2" formatCode="General">
                  <c:v>0</c:v>
                </c:pt>
                <c:pt idx="3" formatCode="General">
                  <c:v>0</c:v>
                </c:pt>
                <c:pt idx="4" formatCode="General">
                  <c:v>0</c:v>
                </c:pt>
                <c:pt idx="5" formatCode="General">
                  <c:v>0</c:v>
                </c:pt>
                <c:pt idx="6" formatCode="General">
                  <c:v>0</c:v>
                </c:pt>
                <c:pt idx="7" formatCode="General">
                  <c:v>0</c:v>
                </c:pt>
                <c:pt idx="8">
                  <c:v>12.5</c:v>
                </c:pt>
              </c:numCache>
            </c:numRef>
          </c:val>
          <c:extLst>
            <c:ext xmlns:c16="http://schemas.microsoft.com/office/drawing/2014/chart" uri="{C3380CC4-5D6E-409C-BE32-E72D297353CC}">
              <c16:uniqueId val="{00000000-15E1-4AD9-8F50-C155F21DB61F}"/>
            </c:ext>
          </c:extLst>
        </c:ser>
        <c:dLbls>
          <c:dLblPos val="outEnd"/>
          <c:showLegendKey val="0"/>
          <c:showVal val="1"/>
          <c:showCatName val="0"/>
          <c:showSerName val="0"/>
          <c:showPercent val="0"/>
          <c:showBubbleSize val="0"/>
        </c:dLbls>
        <c:gapWidth val="219"/>
        <c:overlap val="-27"/>
        <c:axId val="471900480"/>
        <c:axId val="471917344"/>
      </c:barChart>
      <c:catAx>
        <c:axId val="47190048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 </a:t>
                </a:r>
                <a:r>
                  <a:rPr lang="en-US" b="1"/>
                  <a:t>AutoID Softwar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71917344"/>
        <c:crosses val="autoZero"/>
        <c:auto val="1"/>
        <c:lblAlgn val="ctr"/>
        <c:lblOffset val="100"/>
        <c:noMultiLvlLbl val="0"/>
      </c:catAx>
      <c:valAx>
        <c:axId val="471917344"/>
        <c:scaling>
          <c:orientation val="minMax"/>
        </c:scaling>
        <c:delete val="0"/>
        <c:axPos val="l"/>
        <c:majorGridlines>
          <c:spPr>
            <a:ln w="9525" cap="flat" cmpd="sng" algn="ctr">
              <a:solidFill>
                <a:sysClr val="windowText" lastClr="000000">
                  <a:alpha val="0"/>
                </a:sys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 of Order Picking Method Utilised by MFC Sites 1-10</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71900480"/>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886-410D-A7D3-A3516C8A54D2}"/>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886-410D-A7D3-A3516C8A54D2}"/>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886-410D-A7D3-A3516C8A54D2}"/>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6886-410D-A7D3-A3516C8A54D2}"/>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6886-410D-A7D3-A3516C8A54D2}"/>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6886-410D-A7D3-A3516C8A54D2}"/>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6886-410D-A7D3-A3516C8A54D2}"/>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6886-410D-A7D3-A3516C8A54D2}"/>
              </c:ext>
            </c:extLst>
          </c:dPt>
          <c:dLbls>
            <c:dLbl>
              <c:idx val="0"/>
              <c:layout>
                <c:manualLayout>
                  <c:x val="-0.19147786036377676"/>
                  <c:y val="0.1570030581039755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6886-410D-A7D3-A3516C8A54D2}"/>
                </c:ext>
              </c:extLst>
            </c:dLbl>
            <c:dLbl>
              <c:idx val="1"/>
              <c:layout>
                <c:manualLayout>
                  <c:x val="0.18680585242081157"/>
                  <c:y val="6.5259938837920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6886-410D-A7D3-A3516C8A54D2}"/>
                </c:ext>
              </c:extLst>
            </c:dLbl>
            <c:dLbl>
              <c:idx val="2"/>
              <c:layout>
                <c:manualLayout>
                  <c:x val="-3.9111196914746515E-2"/>
                  <c:y val="9.059018998771942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6886-410D-A7D3-A3516C8A54D2}"/>
                </c:ext>
              </c:extLst>
            </c:dLbl>
            <c:dLbl>
              <c:idx val="3"/>
              <c:layout>
                <c:manualLayout>
                  <c:x val="-5.8475851639385706E-2"/>
                  <c:y val="0.16077921452478988"/>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6886-410D-A7D3-A3516C8A54D2}"/>
                </c:ext>
              </c:extLst>
            </c:dLbl>
            <c:dLbl>
              <c:idx val="4"/>
              <c:layout>
                <c:manualLayout>
                  <c:x val="-0.17983268291113344"/>
                  <c:y val="0.16362108406173995"/>
                </c:manualLayout>
              </c:layout>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14163446732030649"/>
                      <c:h val="0.17987767584097861"/>
                    </c:manualLayout>
                  </c15:layout>
                </c:ext>
                <c:ext xmlns:c16="http://schemas.microsoft.com/office/drawing/2014/chart" uri="{C3380CC4-5D6E-409C-BE32-E72D297353CC}">
                  <c16:uniqueId val="{00000009-6886-410D-A7D3-A3516C8A54D2}"/>
                </c:ext>
              </c:extLst>
            </c:dLbl>
            <c:dLbl>
              <c:idx val="5"/>
              <c:layout>
                <c:manualLayout>
                  <c:x val="1.4196027598126416E-2"/>
                  <c:y val="0.1835026126321365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6886-410D-A7D3-A3516C8A54D2}"/>
                </c:ext>
              </c:extLst>
            </c:dLbl>
            <c:dLbl>
              <c:idx val="6"/>
              <c:layout>
                <c:manualLayout>
                  <c:x val="1.8355420108388292E-2"/>
                  <c:y val="-2.444845770425485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6886-410D-A7D3-A3516C8A54D2}"/>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40!$BV$388:$CC$388</c:f>
              <c:strCache>
                <c:ptCount val="8"/>
                <c:pt idx="0">
                  <c:v>EDI</c:v>
                </c:pt>
                <c:pt idx="1">
                  <c:v>VSAT</c:v>
                </c:pt>
                <c:pt idx="2">
                  <c:v>GPS</c:v>
                </c:pt>
                <c:pt idx="3">
                  <c:v>GIS</c:v>
                </c:pt>
                <c:pt idx="4">
                  <c:v>Web Based</c:v>
                </c:pt>
                <c:pt idx="5">
                  <c:v>AGVS</c:v>
                </c:pt>
                <c:pt idx="6">
                  <c:v>IDS</c:v>
                </c:pt>
                <c:pt idx="7">
                  <c:v>None</c:v>
                </c:pt>
              </c:strCache>
            </c:strRef>
          </c:cat>
          <c:val>
            <c:numRef>
              <c:f>Sheet40!$BV$389:$CC$389</c:f>
              <c:numCache>
                <c:formatCode>General</c:formatCode>
                <c:ptCount val="8"/>
                <c:pt idx="0">
                  <c:v>0</c:v>
                </c:pt>
                <c:pt idx="1">
                  <c:v>0</c:v>
                </c:pt>
                <c:pt idx="2">
                  <c:v>3</c:v>
                </c:pt>
                <c:pt idx="3">
                  <c:v>3</c:v>
                </c:pt>
                <c:pt idx="4">
                  <c:v>2</c:v>
                </c:pt>
                <c:pt idx="5">
                  <c:v>0</c:v>
                </c:pt>
                <c:pt idx="6">
                  <c:v>0</c:v>
                </c:pt>
                <c:pt idx="7">
                  <c:v>29</c:v>
                </c:pt>
              </c:numCache>
            </c:numRef>
          </c:val>
          <c:extLst>
            <c:ext xmlns:c16="http://schemas.microsoft.com/office/drawing/2014/chart" uri="{C3380CC4-5D6E-409C-BE32-E72D297353CC}">
              <c16:uniqueId val="{00000010-6886-410D-A7D3-A3516C8A54D2}"/>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0!$BX$475:$CD$475</c:f>
              <c:strCache>
                <c:ptCount val="7"/>
                <c:pt idx="0">
                  <c:v>ERP</c:v>
                </c:pt>
                <c:pt idx="1">
                  <c:v>MRP</c:v>
                </c:pt>
                <c:pt idx="2">
                  <c:v>DRP</c:v>
                </c:pt>
                <c:pt idx="3">
                  <c:v>AITs</c:v>
                </c:pt>
                <c:pt idx="4">
                  <c:v>WMS</c:v>
                </c:pt>
                <c:pt idx="5">
                  <c:v>RFID</c:v>
                </c:pt>
                <c:pt idx="6">
                  <c:v>None</c:v>
                </c:pt>
              </c:strCache>
            </c:strRef>
          </c:cat>
          <c:val>
            <c:numRef>
              <c:f>Sheet40!$BX$476:$CD$476</c:f>
              <c:numCache>
                <c:formatCode>General</c:formatCode>
                <c:ptCount val="7"/>
                <c:pt idx="0">
                  <c:v>6.25</c:v>
                </c:pt>
                <c:pt idx="1">
                  <c:v>0</c:v>
                </c:pt>
                <c:pt idx="2">
                  <c:v>0</c:v>
                </c:pt>
                <c:pt idx="3">
                  <c:v>0</c:v>
                </c:pt>
                <c:pt idx="4">
                  <c:v>0</c:v>
                </c:pt>
                <c:pt idx="5">
                  <c:v>0</c:v>
                </c:pt>
                <c:pt idx="6">
                  <c:v>93.75</c:v>
                </c:pt>
              </c:numCache>
            </c:numRef>
          </c:val>
          <c:extLst>
            <c:ext xmlns:c16="http://schemas.microsoft.com/office/drawing/2014/chart" uri="{C3380CC4-5D6E-409C-BE32-E72D297353CC}">
              <c16:uniqueId val="{00000000-AF4E-449D-BF2B-372C4BCF62C9}"/>
            </c:ext>
          </c:extLst>
        </c:ser>
        <c:dLbls>
          <c:dLblPos val="outEnd"/>
          <c:showLegendKey val="0"/>
          <c:showVal val="1"/>
          <c:showCatName val="0"/>
          <c:showSerName val="0"/>
          <c:showPercent val="0"/>
          <c:showBubbleSize val="0"/>
        </c:dLbls>
        <c:gapWidth val="219"/>
        <c:overlap val="-27"/>
        <c:axId val="471909728"/>
        <c:axId val="471891232"/>
      </c:barChart>
      <c:catAx>
        <c:axId val="471909728"/>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Information Technology Software's Adoption</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71891232"/>
        <c:crosses val="autoZero"/>
        <c:auto val="1"/>
        <c:lblAlgn val="ctr"/>
        <c:lblOffset val="100"/>
        <c:noMultiLvlLbl val="0"/>
      </c:catAx>
      <c:valAx>
        <c:axId val="471891232"/>
        <c:scaling>
          <c:orientation val="minMax"/>
        </c:scaling>
        <c:delete val="0"/>
        <c:axPos val="l"/>
        <c:majorGridlines>
          <c:spPr>
            <a:ln w="9525" cap="flat" cmpd="sng" algn="ctr">
              <a:solidFill>
                <a:sysClr val="windowText" lastClr="000000">
                  <a:alpha val="0"/>
                </a:sys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 of Information Technology Tools Utilised by MFC Sites 1-10</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71909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H$567</c:f>
              <c:strCache>
                <c:ptCount val="1"/>
                <c:pt idx="0">
                  <c:v>Percentage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566:$S$566</c:f>
              <c:strCache>
                <c:ptCount val="11"/>
                <c:pt idx="0">
                  <c:v>Internet</c:v>
                </c:pt>
                <c:pt idx="1">
                  <c:v>E-mail</c:v>
                </c:pt>
                <c:pt idx="2">
                  <c:v>Web based</c:v>
                </c:pt>
                <c:pt idx="3">
                  <c:v>Intranet</c:v>
                </c:pt>
                <c:pt idx="4">
                  <c:v>Selling &amp; Buying</c:v>
                </c:pt>
                <c:pt idx="5">
                  <c:v>E-market</c:v>
                </c:pt>
                <c:pt idx="6">
                  <c:v>E-banking</c:v>
                </c:pt>
                <c:pt idx="7">
                  <c:v>ESCM/ECRM</c:v>
                </c:pt>
                <c:pt idx="8">
                  <c:v>Extranet</c:v>
                </c:pt>
                <c:pt idx="9">
                  <c:v>Collaboration</c:v>
                </c:pt>
                <c:pt idx="10">
                  <c:v>None</c:v>
                </c:pt>
              </c:strCache>
            </c:strRef>
          </c:cat>
          <c:val>
            <c:numRef>
              <c:f>Sheet1!$I$567:$S$567</c:f>
              <c:numCache>
                <c:formatCode>General</c:formatCode>
                <c:ptCount val="11"/>
                <c:pt idx="0">
                  <c:v>25</c:v>
                </c:pt>
                <c:pt idx="1">
                  <c:v>0</c:v>
                </c:pt>
                <c:pt idx="2">
                  <c:v>9.375</c:v>
                </c:pt>
                <c:pt idx="3">
                  <c:v>0</c:v>
                </c:pt>
                <c:pt idx="4">
                  <c:v>0</c:v>
                </c:pt>
                <c:pt idx="5">
                  <c:v>0</c:v>
                </c:pt>
                <c:pt idx="6">
                  <c:v>25</c:v>
                </c:pt>
                <c:pt idx="7">
                  <c:v>0</c:v>
                </c:pt>
                <c:pt idx="8">
                  <c:v>0</c:v>
                </c:pt>
                <c:pt idx="9">
                  <c:v>0</c:v>
                </c:pt>
                <c:pt idx="10">
                  <c:v>75</c:v>
                </c:pt>
              </c:numCache>
            </c:numRef>
          </c:val>
          <c:extLst>
            <c:ext xmlns:c16="http://schemas.microsoft.com/office/drawing/2014/chart" uri="{C3380CC4-5D6E-409C-BE32-E72D297353CC}">
              <c16:uniqueId val="{00000000-3C85-4CC9-8AD5-0D29D9E5B8F6}"/>
            </c:ext>
          </c:extLst>
        </c:ser>
        <c:dLbls>
          <c:dLblPos val="outEnd"/>
          <c:showLegendKey val="0"/>
          <c:showVal val="1"/>
          <c:showCatName val="0"/>
          <c:showSerName val="0"/>
          <c:showPercent val="0"/>
          <c:showBubbleSize val="0"/>
        </c:dLbls>
        <c:gapWidth val="219"/>
        <c:overlap val="-27"/>
        <c:axId val="471910272"/>
        <c:axId val="471889600"/>
      </c:barChart>
      <c:catAx>
        <c:axId val="47191027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E-business Software's</a:t>
                </a:r>
                <a:r>
                  <a:rPr lang="en-US" b="1" baseline="0"/>
                  <a:t>  Utilisation</a:t>
                </a:r>
                <a:endParaRPr lang="en-US" b="1"/>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71889600"/>
        <c:crosses val="autoZero"/>
        <c:auto val="1"/>
        <c:lblAlgn val="ctr"/>
        <c:lblOffset val="100"/>
        <c:noMultiLvlLbl val="0"/>
      </c:catAx>
      <c:valAx>
        <c:axId val="471889600"/>
        <c:scaling>
          <c:orientation val="minMax"/>
          <c:max val="100"/>
        </c:scaling>
        <c:delete val="0"/>
        <c:axPos val="l"/>
        <c:majorGridlines>
          <c:spPr>
            <a:ln w="9525" cap="flat" cmpd="sng" algn="ctr">
              <a:solidFill>
                <a:sysClr val="windowText" lastClr="000000">
                  <a:alpha val="0"/>
                </a:sys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 of E-business Tools utilised by MFC Sites 1-10</a:t>
                </a:r>
              </a:p>
            </c:rich>
          </c:tx>
          <c:layout>
            <c:manualLayout>
              <c:xMode val="edge"/>
              <c:yMode val="edge"/>
              <c:x val="2.1390374331550801E-2"/>
              <c:y val="3.3936913120516973E-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71910272"/>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64CE721-9B9C-4B01-9638-415DBD0BD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7</Pages>
  <Words>27706</Words>
  <Characters>157927</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ycarp   Olaku Alumbugu</dc:creator>
  <cp:keywords/>
  <dc:description/>
  <cp:lastModifiedBy>Polycarp   Olaku Alumbugu</cp:lastModifiedBy>
  <cp:revision>3</cp:revision>
  <dcterms:created xsi:type="dcterms:W3CDTF">2023-01-08T23:15:00Z</dcterms:created>
  <dcterms:modified xsi:type="dcterms:W3CDTF">2023-01-0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7475ba4-5095-4747-9a4b-408096279435</vt:lpwstr>
  </property>
</Properties>
</file>